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0B8041" w14:textId="5298D862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</w:rPr>
        <w:t>Name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of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Journal: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World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Journal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of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Stem</w:t>
      </w:r>
      <w:r w:rsidR="005657FE" w:rsidRPr="004E497F">
        <w:rPr>
          <w:rFonts w:ascii="Book Antiqua" w:eastAsia="Book Antiqua" w:hAnsi="Book Antiqua" w:cs="Book Antiqua"/>
          <w:i/>
        </w:rPr>
        <w:t xml:space="preserve"> </w:t>
      </w:r>
      <w:r w:rsidRPr="004E497F">
        <w:rPr>
          <w:rFonts w:ascii="Book Antiqua" w:eastAsia="Book Antiqua" w:hAnsi="Book Antiqua" w:cs="Book Antiqua"/>
          <w:i/>
        </w:rPr>
        <w:t>Cells</w:t>
      </w:r>
    </w:p>
    <w:p w14:paraId="6E441919" w14:textId="258106C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</w:rPr>
        <w:t>Manuscript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NO: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</w:rPr>
        <w:t>82769</w:t>
      </w:r>
    </w:p>
    <w:p w14:paraId="4583CBF8" w14:textId="31190524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</w:rPr>
        <w:t>Manuscript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  <w:b/>
        </w:rPr>
        <w:t>Type:</w:t>
      </w:r>
      <w:r w:rsidR="005657FE" w:rsidRPr="004E497F">
        <w:rPr>
          <w:rFonts w:ascii="Book Antiqua" w:eastAsia="Book Antiqua" w:hAnsi="Book Antiqua" w:cs="Book Antiqua"/>
          <w:b/>
        </w:rPr>
        <w:t xml:space="preserve"> </w:t>
      </w:r>
      <w:r w:rsidRPr="004E497F">
        <w:rPr>
          <w:rFonts w:ascii="Book Antiqua" w:eastAsia="Book Antiqua" w:hAnsi="Book Antiqua" w:cs="Book Antiqua"/>
        </w:rPr>
        <w:t>REVIEW</w:t>
      </w:r>
    </w:p>
    <w:p w14:paraId="6C34B48B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CFF3554" w14:textId="05E6CB69" w:rsidR="00A77B3E" w:rsidRPr="004E497F" w:rsidRDefault="00FB063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tem/progenito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ells: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mplications</w:t>
      </w:r>
    </w:p>
    <w:p w14:paraId="25ADA2A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1465B15" w14:textId="1D5AD894" w:rsidR="00A77B3E" w:rsidRPr="004E497F" w:rsidRDefault="00FB063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Yehya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="00876D31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  <w:shd w:val="clear" w:color="auto" w:fill="FFFFFF"/>
        </w:rPr>
        <w:t>al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SCSC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argets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PDO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models</w:t>
      </w:r>
    </w:p>
    <w:p w14:paraId="5320E9C1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0B462A3" w14:textId="3276C18C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mani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ehya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o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oussef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n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chem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an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mae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si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u-Kheir</w:t>
      </w:r>
    </w:p>
    <w:p w14:paraId="1338D2A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5F6C098" w14:textId="7D2C0C8D" w:rsidR="00A77B3E" w:rsidRPr="004E497F" w:rsidRDefault="00AA1BB5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Amani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Yehya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Jo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Youssef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ana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Hachem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Jana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smael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Wassi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bou-Kheir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par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tom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log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ys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ienc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meri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vers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ru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r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107-202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banon</w:t>
      </w:r>
    </w:p>
    <w:p w14:paraId="66472BDB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71C68EE" w14:textId="5937727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Autho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ontributions: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ehy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cept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estig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olog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ro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af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d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uscript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ousse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ch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ma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estig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olog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ro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af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d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uscript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u-K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cept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je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minist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vi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ual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d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uscrip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val</w:t>
      </w:r>
      <w:r w:rsidR="00876D31" w:rsidRPr="004E497F">
        <w:rPr>
          <w:rFonts w:ascii="Book Antiqua" w:eastAsia="Book Antiqua" w:hAnsi="Book Antiqua" w:cs="Book Antiqua"/>
          <w:color w:val="000000"/>
        </w:rPr>
        <w:t>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uthors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rea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approved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final</w:t>
      </w:r>
      <w:r w:rsidR="005657FE"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  <w:shd w:val="clear" w:color="auto" w:fill="FFFFFF"/>
        </w:rPr>
        <w:t>manuscript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</w:p>
    <w:p w14:paraId="07F244F6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744C4451" w14:textId="647A876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uthor: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Wassi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bou-Kheir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MSc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hD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ssociat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fessor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Depar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Anatom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Biolog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Phys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Scienc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Ameri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Univers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AA1BB5" w:rsidRPr="004E497F">
        <w:rPr>
          <w:rFonts w:ascii="Book Antiqua" w:eastAsia="Book Antiqua" w:hAnsi="Book Antiqua" w:cs="Book Antiqua"/>
          <w:color w:val="000000"/>
        </w:rPr>
        <w:t>Beirut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i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ee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mra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r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107-202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ban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12@aub.edu.lb</w:t>
      </w:r>
    </w:p>
    <w:p w14:paraId="2CE5C50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5C52D50" w14:textId="60087DA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Received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</w:rPr>
        <w:t>Decemb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8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2</w:t>
      </w:r>
    </w:p>
    <w:p w14:paraId="78680244" w14:textId="261B0DFF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Revised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</w:rPr>
        <w:t>Februar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14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3</w:t>
      </w:r>
    </w:p>
    <w:p w14:paraId="492BF159" w14:textId="66B239C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Accepted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="00382A40" w:rsidRPr="00382A40">
        <w:rPr>
          <w:rFonts w:ascii="Book Antiqua" w:eastAsia="Book Antiqua" w:hAnsi="Book Antiqua" w:cs="Book Antiqua"/>
        </w:rPr>
        <w:t>April 12, 2023</w:t>
      </w:r>
    </w:p>
    <w:p w14:paraId="3667AC2A" w14:textId="616F577E" w:rsidR="00A27044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</w:rPr>
      </w:pPr>
      <w:r w:rsidRPr="004E497F">
        <w:rPr>
          <w:rFonts w:ascii="Book Antiqua" w:eastAsia="Book Antiqua" w:hAnsi="Book Antiqua" w:cs="Book Antiqua"/>
          <w:b/>
          <w:bCs/>
        </w:rPr>
        <w:t>Published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online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="00ED6B22" w:rsidRPr="00ED6B22">
        <w:rPr>
          <w:rFonts w:ascii="Book Antiqua" w:eastAsia="Book Antiqua" w:hAnsi="Book Antiqua" w:cs="Book Antiqua"/>
        </w:rPr>
        <w:t>May 26, 2023</w:t>
      </w:r>
    </w:p>
    <w:p w14:paraId="38F3715F" w14:textId="6E510CDF" w:rsidR="00A27044" w:rsidRDefault="00A27044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</w:rPr>
        <w:sectPr w:rsidR="00A27044" w:rsidSect="00BD0D1D">
          <w:footerReference w:type="default" r:id="rId6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1AAF6D76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Abstract</w:t>
      </w:r>
    </w:p>
    <w:p w14:paraId="5707180A" w14:textId="57C3528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Sur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c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nd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a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ach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n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pid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we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quies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rins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247ED8" w:rsidRPr="004E497F">
        <w:rPr>
          <w:rFonts w:ascii="Book Antiqua" w:eastAsia="Book Antiqua" w:hAnsi="Book Antiqua" w:cs="Book Antiqua"/>
          <w:color w:val="000000"/>
        </w:rPr>
        <w:t xml:space="preserve"> (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mpor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d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hie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n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er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or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lleng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l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is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urren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e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m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r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4331AE" w:rsidRPr="004E497F">
        <w:rPr>
          <w:rFonts w:ascii="Book Antiqua" w:eastAsia="Book Antiqua" w:hAnsi="Book Antiqua" w:cs="Book Antiqua"/>
          <w:color w:val="000000"/>
        </w:rPr>
        <w:t xml:space="preserve"> (PDO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-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re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d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vail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ccur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igh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t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-dimens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PDO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t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a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di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</w:p>
    <w:p w14:paraId="46321F1C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BE04918" w14:textId="1F5C96E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Key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Words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-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</w:p>
    <w:p w14:paraId="3660E1FB" w14:textId="77777777" w:rsidR="00A77B3E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CDB9579" w14:textId="77777777" w:rsidR="001B2A39" w:rsidRDefault="001B2A39" w:rsidP="001B2A39">
      <w:pPr>
        <w:spacing w:line="360" w:lineRule="auto"/>
        <w:rPr>
          <w:rFonts w:ascii="Book Antiqua" w:eastAsia="Book Antiqua" w:hAnsi="Book Antiqua" w:cs="Book Antiqua"/>
          <w:color w:val="000000"/>
        </w:rPr>
      </w:pPr>
      <w:r>
        <w:rPr>
          <w:rFonts w:ascii="Book Antiqua" w:eastAsia="Book Antiqua" w:hAnsi="Book Antiqua" w:cs="Book Antiqua" w:hint="eastAsia"/>
          <w:b/>
          <w:color w:val="000000"/>
        </w:rPr>
        <w:t>©</w:t>
      </w:r>
      <w:r>
        <w:rPr>
          <w:rFonts w:ascii="Book Antiqua" w:eastAsia="Book Antiqua" w:hAnsi="Book Antiqua" w:cs="Book Antiqua"/>
          <w:b/>
          <w:color w:val="000000"/>
        </w:rPr>
        <w:t>The</w:t>
      </w:r>
      <w:r>
        <w:rPr>
          <w:rFonts w:ascii="Book Antiqua" w:eastAsia="Book Antiqua" w:hAnsi="Book Antiqua" w:cs="Book Antiqua"/>
          <w:color w:val="000000"/>
        </w:rPr>
        <w:t xml:space="preserve"> </w:t>
      </w:r>
      <w:r>
        <w:rPr>
          <w:rFonts w:ascii="Book Antiqua" w:eastAsia="Book Antiqua" w:hAnsi="Book Antiqua" w:cs="Book Antiqua"/>
          <w:b/>
          <w:color w:val="000000"/>
        </w:rPr>
        <w:t>Author(s) 202</w:t>
      </w:r>
      <w:r>
        <w:rPr>
          <w:rFonts w:ascii="Book Antiqua" w:hAnsi="Book Antiqua" w:cs="Book Antiqua"/>
          <w:b/>
          <w:color w:val="000000"/>
        </w:rPr>
        <w:t>3</w:t>
      </w:r>
      <w:r>
        <w:rPr>
          <w:rFonts w:ascii="Book Antiqua" w:eastAsia="Book Antiqua" w:hAnsi="Book Antiqua" w:cs="Book Antiqua"/>
          <w:b/>
          <w:color w:val="000000"/>
        </w:rPr>
        <w:t xml:space="preserve">. </w:t>
      </w:r>
      <w:r>
        <w:rPr>
          <w:rFonts w:ascii="Book Antiqua" w:eastAsia="Book Antiqua" w:hAnsi="Book Antiqua" w:cs="Book Antiqua"/>
          <w:color w:val="000000"/>
        </w:rPr>
        <w:t>Published by Baishideng Publishing Group Inc. All rights reserved.</w:t>
      </w:r>
    </w:p>
    <w:p w14:paraId="58B8993D" w14:textId="77777777" w:rsidR="001B2A39" w:rsidRPr="004E497F" w:rsidRDefault="001B2A39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2ECF749" w14:textId="1E0D8D0B" w:rsidR="004A1E5D" w:rsidRPr="004A1E5D" w:rsidRDefault="001B2A39" w:rsidP="004A1E5D">
      <w:pPr>
        <w:snapToGrid w:val="0"/>
        <w:spacing w:line="360" w:lineRule="auto"/>
        <w:jc w:val="both"/>
        <w:rPr>
          <w:rFonts w:ascii="Book Antiqua" w:eastAsia="Book Antiqua" w:hAnsi="Book Antiqua" w:cs="Book Antiqua"/>
        </w:rPr>
      </w:pPr>
      <w:r w:rsidRPr="009A68BC">
        <w:rPr>
          <w:rFonts w:ascii="Book Antiqua" w:eastAsia="Book Antiqua" w:hAnsi="Book Antiqua" w:cs="Book Antiqua"/>
          <w:b/>
          <w:bCs/>
          <w:color w:val="000000"/>
        </w:rPr>
        <w:t>C</w:t>
      </w:r>
      <w:r w:rsidRPr="009A68BC">
        <w:rPr>
          <w:rFonts w:ascii="Book Antiqua" w:eastAsia="Book Antiqua" w:hAnsi="Book Antiqua" w:cs="Book Antiqua" w:hint="eastAsia"/>
          <w:b/>
          <w:bCs/>
          <w:color w:val="000000"/>
        </w:rPr>
        <w:t>itation</w:t>
      </w:r>
      <w:r w:rsidRPr="009A68BC">
        <w:rPr>
          <w:rFonts w:ascii="Book Antiqua" w:eastAsia="Book Antiqua" w:hAnsi="Book Antiqua" w:cs="Book Antiqua"/>
          <w:color w:val="000000"/>
        </w:rPr>
        <w:t xml:space="preserve">: </w:t>
      </w:r>
      <w:r w:rsidR="00F46AE0" w:rsidRPr="004E497F">
        <w:rPr>
          <w:rFonts w:ascii="Book Antiqua" w:eastAsia="Book Antiqua" w:hAnsi="Book Antiqua" w:cs="Book Antiqua"/>
        </w:rPr>
        <w:t>Yehya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A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Youssef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J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Hachem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S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Ismael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J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Abou-Khei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W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Tissue-specifi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canc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stem/progenito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cells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Therapeuti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A449E7" w:rsidRPr="004E497F">
        <w:rPr>
          <w:rFonts w:ascii="Book Antiqua" w:eastAsia="Book Antiqua" w:hAnsi="Book Antiqua" w:cs="Book Antiqua"/>
        </w:rPr>
        <w:t>implications</w:t>
      </w:r>
      <w:r w:rsidR="00F46AE0" w:rsidRPr="004E497F">
        <w:rPr>
          <w:rFonts w:ascii="Book Antiqua" w:eastAsia="Book Antiqua" w:hAnsi="Book Antiqua" w:cs="Book Antiqua"/>
        </w:rPr>
        <w:t>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  <w:i/>
          <w:iCs/>
        </w:rPr>
        <w:t>World</w:t>
      </w:r>
      <w:r w:rsidR="005657FE" w:rsidRPr="004E497F">
        <w:rPr>
          <w:rFonts w:ascii="Book Antiqua" w:eastAsia="Book Antiqua" w:hAnsi="Book Antiqua" w:cs="Book Antiqua"/>
          <w:i/>
          <w:iCs/>
        </w:rPr>
        <w:t xml:space="preserve"> </w:t>
      </w:r>
      <w:r w:rsidR="00F46AE0" w:rsidRPr="004E497F">
        <w:rPr>
          <w:rFonts w:ascii="Book Antiqua" w:eastAsia="Book Antiqua" w:hAnsi="Book Antiqua" w:cs="Book Antiqua"/>
          <w:i/>
          <w:iCs/>
        </w:rPr>
        <w:t>J</w:t>
      </w:r>
      <w:r w:rsidR="005657FE" w:rsidRPr="004E497F">
        <w:rPr>
          <w:rFonts w:ascii="Book Antiqua" w:eastAsia="Book Antiqua" w:hAnsi="Book Antiqua" w:cs="Book Antiqua"/>
          <w:i/>
          <w:iCs/>
        </w:rPr>
        <w:t xml:space="preserve"> </w:t>
      </w:r>
      <w:r w:rsidR="00F46AE0" w:rsidRPr="004E497F">
        <w:rPr>
          <w:rFonts w:ascii="Book Antiqua" w:eastAsia="Book Antiqua" w:hAnsi="Book Antiqua" w:cs="Book Antiqua"/>
          <w:i/>
          <w:iCs/>
        </w:rPr>
        <w:t>Stem</w:t>
      </w:r>
      <w:r w:rsidR="005657FE" w:rsidRPr="004E497F">
        <w:rPr>
          <w:rFonts w:ascii="Book Antiqua" w:eastAsia="Book Antiqua" w:hAnsi="Book Antiqua" w:cs="Book Antiqua"/>
          <w:i/>
          <w:iCs/>
        </w:rPr>
        <w:t xml:space="preserve"> </w:t>
      </w:r>
      <w:r w:rsidR="00F46AE0" w:rsidRPr="004E497F">
        <w:rPr>
          <w:rFonts w:ascii="Book Antiqua" w:eastAsia="Book Antiqua" w:hAnsi="Book Antiqua" w:cs="Book Antiqua"/>
          <w:i/>
          <w:iCs/>
        </w:rPr>
        <w:t>Cell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F46AE0" w:rsidRPr="004E497F">
        <w:rPr>
          <w:rFonts w:ascii="Book Antiqua" w:eastAsia="Book Antiqua" w:hAnsi="Book Antiqua" w:cs="Book Antiqua"/>
        </w:rPr>
        <w:t>2023;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="004A1E5D" w:rsidRPr="004A1E5D">
        <w:rPr>
          <w:rFonts w:ascii="Book Antiqua" w:eastAsia="Book Antiqua" w:hAnsi="Book Antiqua" w:cs="Book Antiqua"/>
        </w:rPr>
        <w:t xml:space="preserve">15(5): </w:t>
      </w:r>
      <w:r w:rsidRPr="003950C5">
        <w:rPr>
          <w:rFonts w:ascii="Book Antiqua" w:eastAsia="DengXian" w:hAnsi="Book Antiqua" w:cs="宋体"/>
          <w:color w:val="000000"/>
        </w:rPr>
        <w:t>323-341</w:t>
      </w:r>
    </w:p>
    <w:p w14:paraId="57D75FBE" w14:textId="4B3ECCCB" w:rsidR="004A1E5D" w:rsidRPr="004A1E5D" w:rsidRDefault="004A1E5D" w:rsidP="004A1E5D">
      <w:pPr>
        <w:snapToGrid w:val="0"/>
        <w:spacing w:line="360" w:lineRule="auto"/>
        <w:jc w:val="both"/>
        <w:rPr>
          <w:rFonts w:ascii="Book Antiqua" w:eastAsia="Book Antiqua" w:hAnsi="Book Antiqua" w:cs="Book Antiqua"/>
        </w:rPr>
      </w:pPr>
      <w:r w:rsidRPr="004A1E5D">
        <w:rPr>
          <w:rFonts w:ascii="Book Antiqua" w:eastAsia="Book Antiqua" w:hAnsi="Book Antiqua" w:cs="Book Antiqua"/>
          <w:b/>
          <w:bCs/>
        </w:rPr>
        <w:t>URL</w:t>
      </w:r>
      <w:r w:rsidRPr="004A1E5D">
        <w:rPr>
          <w:rFonts w:ascii="Book Antiqua" w:eastAsia="Book Antiqua" w:hAnsi="Book Antiqua" w:cs="Book Antiqua"/>
        </w:rPr>
        <w:t>: https://www.wjgnet.com/1948-0210/full/v15/i5/</w:t>
      </w:r>
      <w:r w:rsidR="001B2A39" w:rsidRPr="003950C5">
        <w:rPr>
          <w:rFonts w:ascii="Book Antiqua" w:eastAsia="DengXian" w:hAnsi="Book Antiqua" w:cs="宋体"/>
          <w:color w:val="000000"/>
        </w:rPr>
        <w:t>323</w:t>
      </w:r>
      <w:r w:rsidRPr="004A1E5D">
        <w:rPr>
          <w:rFonts w:ascii="Book Antiqua" w:eastAsia="Book Antiqua" w:hAnsi="Book Antiqua" w:cs="Book Antiqua"/>
        </w:rPr>
        <w:t>.htm</w:t>
      </w:r>
    </w:p>
    <w:p w14:paraId="3DCA1FDE" w14:textId="70CA262F" w:rsidR="00A77B3E" w:rsidRPr="004E497F" w:rsidRDefault="004A1E5D" w:rsidP="004A1E5D">
      <w:pPr>
        <w:snapToGrid w:val="0"/>
        <w:spacing w:line="360" w:lineRule="auto"/>
        <w:jc w:val="both"/>
        <w:rPr>
          <w:rFonts w:ascii="Book Antiqua" w:hAnsi="Book Antiqua"/>
        </w:rPr>
      </w:pPr>
      <w:r w:rsidRPr="004A1E5D">
        <w:rPr>
          <w:rFonts w:ascii="Book Antiqua" w:eastAsia="Book Antiqua" w:hAnsi="Book Antiqua" w:cs="Book Antiqua"/>
          <w:b/>
          <w:bCs/>
        </w:rPr>
        <w:t>DOI</w:t>
      </w:r>
      <w:r w:rsidRPr="004A1E5D">
        <w:rPr>
          <w:rFonts w:ascii="Book Antiqua" w:eastAsia="Book Antiqua" w:hAnsi="Book Antiqua" w:cs="Book Antiqua"/>
        </w:rPr>
        <w:t>: https://dx.doi.org/10.4252/wjsc.v15.i5.</w:t>
      </w:r>
      <w:r w:rsidR="001B2A39" w:rsidRPr="003950C5">
        <w:rPr>
          <w:rFonts w:ascii="Book Antiqua" w:eastAsia="DengXian" w:hAnsi="Book Antiqua" w:cs="宋体"/>
          <w:color w:val="000000"/>
        </w:rPr>
        <w:t>323</w:t>
      </w:r>
    </w:p>
    <w:p w14:paraId="0E355EA5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307C8EFF" w14:textId="2256A8D3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lastRenderedPageBreak/>
        <w:t>Core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Tip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ach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S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w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S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s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o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DO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di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-</w:t>
      </w:r>
      <w:r w:rsidR="001066AC" w:rsidRPr="004E497F">
        <w:rPr>
          <w:rFonts w:ascii="Book Antiqua" w:eastAsia="Book Antiqua" w:hAnsi="Book Antiqua" w:cs="Book Antiqua"/>
          <w:color w:val="000000"/>
        </w:rPr>
        <w:t>d</w:t>
      </w:r>
      <w:r w:rsidRPr="004E497F">
        <w:rPr>
          <w:rFonts w:ascii="Book Antiqua" w:eastAsia="Book Antiqua" w:hAnsi="Book Antiqua" w:cs="Book Antiqua"/>
          <w:color w:val="000000"/>
        </w:rPr>
        <w:t>imens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h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a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of-of-concep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</w:p>
    <w:p w14:paraId="3586A92D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A14E357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aps/>
          <w:color w:val="000000"/>
          <w:u w:val="single"/>
        </w:rPr>
        <w:t>INTRODUCTION</w:t>
      </w:r>
    </w:p>
    <w:p w14:paraId="7C80EE12" w14:textId="2A3298DB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u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a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orldwid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spi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gr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r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w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fu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age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e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lleng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semin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ventional-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ps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,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umul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gges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gor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-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gress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B309FA" w:rsidRPr="004E497F">
        <w:rPr>
          <w:rFonts w:ascii="Book Antiqua" w:eastAsia="Book Antiqua" w:hAnsi="Book Antiqua" w:cs="Book Antiqua"/>
          <w:color w:val="000000"/>
        </w:rPr>
        <w:t>Fig</w:t>
      </w:r>
      <w:r w:rsidRPr="004E497F">
        <w:rPr>
          <w:rFonts w:ascii="Book Antiqua" w:eastAsia="Book Antiqua" w:hAnsi="Book Antiqua" w:cs="Book Antiqua"/>
          <w:color w:val="000000"/>
        </w:rPr>
        <w:t>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)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ses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p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tens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tit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enotyp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2,4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93A2D3C" w14:textId="6F31168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-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yel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ukemia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el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rie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iv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g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,8]</w:t>
      </w:r>
    </w:p>
    <w:p w14:paraId="47E64B03" w14:textId="520956D0" w:rsidR="00FA7FA1" w:rsidRPr="004E497F" w:rsidRDefault="00FA7FA1" w:rsidP="005C3F0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rb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r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llmark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l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ven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erl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rup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ra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ound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havio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ex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type-depend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i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co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resso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-1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ex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i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giogene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,11-1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rm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optosi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-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4,1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sid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dgeho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venes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4,16,1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F-κB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i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opto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senchy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EMT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giogene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err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JAK/STAT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o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4,1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rins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ccu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-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crip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F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5C3F05" w:rsidRPr="004E497F">
        <w:rPr>
          <w:rFonts w:ascii="Book Antiqua" w:eastAsia="Book Antiqua" w:hAnsi="Book Antiqua" w:cs="Book Antiqua"/>
          <w:color w:val="000000"/>
        </w:rPr>
        <w:t>OCT</w:t>
      </w:r>
      <w:r w:rsidRPr="004E497F">
        <w:rPr>
          <w:rFonts w:ascii="Book Antiqua" w:eastAsia="Book Antiqua" w:hAnsi="Book Antiqua" w:cs="Book Antiqua"/>
          <w:color w:val="000000"/>
        </w:rPr>
        <w:t>-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5C3F05" w:rsidRPr="004E497F">
        <w:rPr>
          <w:rFonts w:ascii="Book Antiqua" w:eastAsia="Book Antiqua" w:hAnsi="Book Antiqua" w:cs="Book Antiqua"/>
          <w:color w:val="000000"/>
        </w:rPr>
        <w:t>SOX2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LF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-MY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T3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NOG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gene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-transcriptomi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en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st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trins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-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broblas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-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crophag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j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ul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,2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8D88170" w14:textId="4D3304E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N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a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NA-damag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2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reg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lu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mp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P-bi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sset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B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ort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or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2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ehy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hydrogena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DH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zym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oxif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ehyd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xy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2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o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ersi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quies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as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2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nd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z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fu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lim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tumo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f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cessit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rm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ie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ng-la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d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v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pse.</w:t>
      </w:r>
    </w:p>
    <w:p w14:paraId="54EA8D3D" w14:textId="4B783399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SCS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agno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igh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nefic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rov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</w:p>
    <w:p w14:paraId="4539380C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3F280ADD" w14:textId="54FFC299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issue-Specific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ells</w:t>
      </w:r>
    </w:p>
    <w:p w14:paraId="7E358657" w14:textId="185BA51E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Giv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mportanc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gress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gnosi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ttempt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d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a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d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ectru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om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e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nivers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ther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t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nsu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arge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SC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pd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verview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minen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SCS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cus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oli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anc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prostat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ladder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reast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ung)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65717" w:rsidRPr="004E497F">
        <w:rPr>
          <w:rFonts w:ascii="Book Antiqua" w:eastAsia="Book Antiqua" w:hAnsi="Book Antiqua" w:cs="Book Antiqua"/>
          <w:color w:val="000000"/>
        </w:rPr>
        <w:t>T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.</w:t>
      </w:r>
    </w:p>
    <w:p w14:paraId="666FB170" w14:textId="77777777" w:rsidR="00FA7FA1" w:rsidRPr="004E497F" w:rsidRDefault="00FA7FA1" w:rsidP="00346CE5">
      <w:pPr>
        <w:snapToGrid w:val="0"/>
        <w:spacing w:line="360" w:lineRule="auto"/>
        <w:ind w:firstLineChars="200" w:firstLine="482"/>
        <w:jc w:val="both"/>
        <w:rPr>
          <w:rFonts w:ascii="Book Antiqua" w:eastAsia="Book Antiqua" w:hAnsi="Book Antiqua" w:cs="Book Antiqua"/>
          <w:b/>
          <w:bCs/>
          <w:i/>
          <w:iCs/>
          <w:color w:val="000000"/>
        </w:rPr>
      </w:pPr>
    </w:p>
    <w:p w14:paraId="65F6FD03" w14:textId="304B6DE3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Prostate-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4F55486F" w14:textId="50C1CD05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esenc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Style w:val="normaltextrun"/>
          <w:rFonts w:ascii="Book Antiqua" w:eastAsia="Book Antiqua" w:hAnsi="Book Antiqua" w:cs="Book Antiqua"/>
          <w:color w:val="000000"/>
        </w:rPr>
        <w:t>CSC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PCSCs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lin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25]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α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4E497F">
        <w:rPr>
          <w:rFonts w:ascii="Book Antiqua" w:eastAsia="Book Antiqua" w:hAnsi="Book Antiqua" w:cs="Book Antiqua"/>
          <w:color w:val="000000"/>
        </w:rPr>
        <w:t>β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eviousl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pithelium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25,2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ps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α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2</w:t>
      </w:r>
      <w:r w:rsidRPr="004E497F">
        <w:rPr>
          <w:rFonts w:ascii="Book Antiqua" w:eastAsia="Book Antiqua" w:hAnsi="Book Antiqua" w:cs="Book Antiqua"/>
          <w:color w:val="000000"/>
        </w:rPr>
        <w:t>β</w:t>
      </w:r>
      <w:r w:rsidRPr="004E497F">
        <w:rPr>
          <w:rFonts w:ascii="Book Antiqua" w:eastAsia="Book Antiqua" w:hAnsi="Book Antiqua" w:cs="Book Antiqua"/>
          <w:color w:val="000000"/>
          <w:vertAlign w:val="subscript"/>
        </w:rPr>
        <w:t>1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vasiv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trigel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TM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osses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ul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ifferenti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am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henotyp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e-establish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27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</w:p>
    <w:p w14:paraId="15C8BD31" w14:textId="05BF34FE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Style w:val="normaltextrun"/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rominin-1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emain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io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ith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o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i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y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genes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28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lastRenderedPageBreak/>
        <w:t>Thes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ul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gener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ransplan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isplay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lonogeni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iliti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prostaspheres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lignan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hemo-resistan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liferation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28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ll-establish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low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heroid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haracteriz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29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</w:p>
    <w:p w14:paraId="510EC5BC" w14:textId="367D32B6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er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-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tra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ri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lage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yaluro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i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steopont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ri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lloproteinas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nventio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SC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low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differentia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yp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pithelium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mplet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econstitu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jec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ice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30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Notably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44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-deriv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lev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ve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RN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temnes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pect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igenesi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M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3EC49B55" w14:textId="434F0EC0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ph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c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RA-1-60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bohyd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docalyxin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lon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3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ur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er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u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ja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qualif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vor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a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iph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oo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n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w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5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je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ple-marker-posi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-f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-1-6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on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787E426" w14:textId="53E2F7BA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lastRenderedPageBreak/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-Kit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pe-III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rosi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n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CF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gan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gg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ide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cau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pl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tr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im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.35-fol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rg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a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8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348383B" w14:textId="41753B8D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9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α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GA6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ten-nu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3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y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0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dd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ospher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4A212A4" w14:textId="38381CE6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v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1066AC" w:rsidRPr="004E497F">
        <w:rPr>
          <w:rFonts w:ascii="Book Antiqua" w:eastAsia="Book Antiqua" w:hAnsi="Book Antiqua" w:cs="Book Antiqua"/>
          <w:color w:val="000000"/>
        </w:rPr>
        <w:t>ALD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1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3,44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op-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umor-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lc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du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5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ctiv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ukocy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6,47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8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CG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T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65717" w:rsidRPr="004E497F">
        <w:rPr>
          <w:rFonts w:ascii="Book Antiqua" w:eastAsia="Book Antiqua" w:hAnsi="Book Antiqua" w:cs="Book Antiqua"/>
          <w:color w:val="000000"/>
        </w:rPr>
        <w:t>binding casset</w:t>
      </w:r>
      <w:r w:rsidRPr="004E497F">
        <w:rPr>
          <w:rFonts w:ascii="Book Antiqua" w:eastAsia="Book Antiqua" w:hAnsi="Book Antiqua" w:cs="Book Antiqua"/>
          <w:color w:val="000000"/>
        </w:rPr>
        <w:t>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-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9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8B1E3F0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4B82372B" w14:textId="732A2230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olon-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5D8B4350" w14:textId="655D9109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Style w:val="normaltextrun"/>
          <w:rFonts w:ascii="Book Antiqua" w:eastAsia="Book Antiqua" w:hAnsi="Book Antiqua" w:cs="Book Antiqua"/>
          <w:color w:val="000000"/>
        </w:rPr>
        <w:t>CSC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CCSCs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Ricci-Vitiani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50]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ft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jec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CC)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ice,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ntrar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unterparts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D133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exponentially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grow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undifferentiat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whil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eserving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am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henotypic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umor</w:t>
      </w:r>
      <w:r w:rsidRPr="004E497F">
        <w:rPr>
          <w:rStyle w:val="normaltextrun"/>
          <w:rFonts w:ascii="Book Antiqua" w:eastAsia="Book Antiqua" w:hAnsi="Book Antiqua" w:cs="Book Antiqua"/>
          <w:color w:val="000000"/>
          <w:vertAlign w:val="superscript"/>
        </w:rPr>
        <w:t>[50]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="00E266B8" w:rsidRPr="004E497F">
        <w:rPr>
          <w:rStyle w:val="normaltextrun"/>
          <w:rFonts w:ascii="Book Antiqua" w:eastAsia="Book Antiqua" w:hAnsi="Book Antiqua" w:cs="Book Antiqua"/>
          <w:color w:val="000000"/>
        </w:rPr>
        <w:t>O'Brie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Fonts w:ascii="Book Antiqua" w:eastAsia="Book Antiqua" w:hAnsi="Book Antiqua" w:cs="Book Antiqua"/>
          <w:color w:val="000000"/>
          <w:vertAlign w:val="superscript"/>
        </w:rPr>
        <w:t>[51]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2007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i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msel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ifferent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f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42A233F9" w14:textId="42A95B58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Style w:val="normaltextrun"/>
          <w:rFonts w:ascii="Book Antiqua" w:eastAsia="Book Antiqua" w:hAnsi="Book Antiqua" w:cs="Book Antiqua"/>
          <w:color w:val="000000"/>
        </w:rPr>
        <w:lastRenderedPageBreak/>
        <w:t>Leucine</w:t>
      </w:r>
      <w:r w:rsidR="00F65717" w:rsidRPr="004E497F">
        <w:rPr>
          <w:rStyle w:val="normaltextrun"/>
          <w:rFonts w:ascii="Book Antiqua" w:eastAsia="Book Antiqua" w:hAnsi="Book Antiqua" w:cs="Book Antiqua"/>
          <w:color w:val="000000"/>
        </w:rPr>
        <w:t>-rich repeat-containing G-protein-coupled re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ceptor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5</w:t>
      </w:r>
      <w:r w:rsidR="005657FE" w:rsidRPr="004E497F">
        <w:rPr>
          <w:rStyle w:val="normaltextrun"/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Style w:val="normaltextrun"/>
          <w:rFonts w:ascii="Book Antiqua" w:eastAsia="Book Antiqua" w:hAnsi="Book Antiqua" w:cs="Book Antiqua"/>
          <w:color w:val="000000"/>
        </w:rPr>
        <w:t>(LGR5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ogn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X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G38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PR49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PR67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n-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-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up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“orphan”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unda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st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ryp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or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sta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u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a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,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c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yna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ab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pa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6,5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s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v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s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im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RG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it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a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8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3B09E1D" w14:textId="4EC05C0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Style w:val="hgkelc"/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326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pe-I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rogram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-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venes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ide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0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e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RG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o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high</w:t>
      </w:r>
      <w:r w:rsidRPr="004E497F">
        <w:rPr>
          <w:rFonts w:ascii="Book Antiqua" w:eastAsia="Book Antiqua" w:hAnsi="Book Antiqua" w:cs="Book Antiqua"/>
          <w:color w:val="000000"/>
        </w:rPr>
        <w:t>/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isi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v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9AEA364" w14:textId="236C15B2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ng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im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or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uster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conside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i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di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p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BBEF98A" w14:textId="3BDA0AF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a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xenograf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s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er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-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sc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8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3877DE2D" w14:textId="70A805EA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m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we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u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on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5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ttribu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5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69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x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ch-independ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0,71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4,64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2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CB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T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8040ED" w:rsidRPr="004E497F">
        <w:rPr>
          <w:rFonts w:ascii="Book Antiqua" w:eastAsia="Book Antiqua" w:hAnsi="Book Antiqua" w:cs="Book Antiqua"/>
          <w:color w:val="000000"/>
        </w:rPr>
        <w:t>binding cassette super</w:t>
      </w:r>
      <w:r w:rsidRPr="004E497F">
        <w:rPr>
          <w:rFonts w:ascii="Book Antiqua" w:eastAsia="Book Antiqua" w:hAnsi="Book Antiqua" w:cs="Book Antiqua"/>
          <w:color w:val="000000"/>
        </w:rPr>
        <w:t>-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3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9934348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51890050" w14:textId="32108A04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Bladder-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0FDDF121" w14:textId="66352DFC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B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009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)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B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k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noBreakHyphen/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unterpar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lant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4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0784053" w14:textId="6DD2F364" w:rsidR="00FA7FA1" w:rsidRPr="004E497F" w:rsidRDefault="008040ED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Epithelial membrane antigen (</w:t>
      </w:r>
      <w:r w:rsidR="00FA7FA1" w:rsidRPr="004E497F">
        <w:rPr>
          <w:rFonts w:ascii="Book Antiqua" w:eastAsia="Book Antiqua" w:hAnsi="Book Antiqua" w:cs="Book Antiqua"/>
          <w:color w:val="000000"/>
        </w:rPr>
        <w:t>EMA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MUC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membrane-b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elon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mucins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[75]</w:t>
      </w:r>
      <w:r w:rsidR="00FA7FA1"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usu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loc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ma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different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lay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urothelium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here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lay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resid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h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olony-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unsor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population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[75,76]</w:t>
      </w:r>
      <w:r w:rsidR="00FA7FA1"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identif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r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EMA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D44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FA7FA1" w:rsidRPr="004E497F">
        <w:rPr>
          <w:rFonts w:ascii="Book Antiqua" w:eastAsia="Book Antiqua" w:hAnsi="Book Antiqua" w:cs="Book Antiqua"/>
          <w:color w:val="000000"/>
        </w:rPr>
        <w:t>cells</w:t>
      </w:r>
      <w:r w:rsidR="00FA7FA1" w:rsidRPr="004E497F">
        <w:rPr>
          <w:rFonts w:ascii="Book Antiqua" w:eastAsia="Book Antiqua" w:hAnsi="Book Antiqua" w:cs="Book Antiqua"/>
          <w:color w:val="000000"/>
          <w:vertAlign w:val="superscript"/>
        </w:rPr>
        <w:t>[77]</w:t>
      </w:r>
      <w:r w:rsidR="00FA7FA1" w:rsidRPr="004E497F">
        <w:rPr>
          <w:rFonts w:ascii="Book Antiqua" w:eastAsia="Book Antiqua" w:hAnsi="Book Antiqua" w:cs="Book Antiqua"/>
          <w:color w:val="000000"/>
        </w:rPr>
        <w:t>.</w:t>
      </w:r>
    </w:p>
    <w:p w14:paraId="304898FA" w14:textId="3F48544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membra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ypothes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8,7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“don’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”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-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crophag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utrophi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suppres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S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agocyto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8,79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k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0,8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C218D14" w14:textId="08F7A058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.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ymmetric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iel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p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xenograf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zym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new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qu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lant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a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2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E2E256F" w14:textId="3FA92AE2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67KD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min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)/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6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ACAM6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5A6613" w:rsidRPr="004E497F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m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67L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n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5,8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6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6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unterpart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B5F0631" w14:textId="16B718E1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reg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uripotenc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isplat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gres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7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77D4ABB" w14:textId="19D68D29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ddi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S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m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GE-A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Melan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3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8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Mab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79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ytokerat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2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89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CA8EC56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177F5139" w14:textId="3859D648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s</w:t>
      </w:r>
    </w:p>
    <w:p w14:paraId="0A5BB11B" w14:textId="762210F0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Br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-Hajj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14625" w:rsidRPr="004E497F">
        <w:rPr>
          <w:rFonts w:ascii="Book Antiqua" w:eastAsia="Book Antiqua" w:hAnsi="Book Antiqua" w:cs="Book Antiqua"/>
          <w:color w:val="000000"/>
          <w:vertAlign w:val="superscript"/>
        </w:rPr>
        <w:t>[90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2B540C" w:rsidRPr="004E497F">
        <w:rPr>
          <w:rFonts w:ascii="Book Antiqua" w:eastAsia="Book Antiqua" w:hAnsi="Book Antiqua" w:cs="Book Antiqua"/>
          <w:color w:val="000000"/>
        </w:rPr>
        <w:t>o</w:t>
      </w:r>
      <w:r w:rsidRPr="004E497F">
        <w:rPr>
          <w:rFonts w:ascii="Book Antiqua" w:eastAsia="Book Antiqua" w:hAnsi="Book Antiqua" w:cs="Book Antiqua"/>
          <w:color w:val="000000"/>
        </w:rPr>
        <w:t>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Br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e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-Hajj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A14625" w:rsidRPr="004E497F">
        <w:rPr>
          <w:rFonts w:ascii="Book Antiqua" w:eastAsia="Book Antiqua" w:hAnsi="Book Antiqua" w:cs="Book Antiqua"/>
          <w:color w:val="000000"/>
          <w:vertAlign w:val="superscript"/>
        </w:rPr>
        <w:t>[90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A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00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enotyp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AA61187" w14:textId="28022A66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t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giogene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2,9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n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extra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rix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ECM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on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4,9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u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0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4FFB5523" w14:textId="42063D6C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s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r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ni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la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w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w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79015A" w:rsidRPr="004E497F">
        <w:rPr>
          <w:rFonts w:ascii="Book Antiqua" w:eastAsia="Book Antiqua" w:hAnsi="Book Antiqua" w:cs="Book Antiqua"/>
          <w:color w:val="000000"/>
        </w:rPr>
        <w:t>approximat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1%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/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7FE0B89" w14:textId="53F89A5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thou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tt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lap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w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Pr="004E497F">
        <w:rPr>
          <w:rFonts w:ascii="Book Antiqua" w:eastAsia="Book Antiqua" w:hAnsi="Book Antiqua" w:cs="Book Antiqua"/>
          <w:color w:val="000000"/>
        </w:rPr>
        <w:t>CD2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/Low</w:t>
      </w:r>
      <w:r w:rsidR="005657FE" w:rsidRPr="004E497F">
        <w:rPr>
          <w:rFonts w:ascii="Book Antiqua" w:eastAsia="Book Antiqua" w:hAnsi="Book Antiqua" w:cs="Book Antiqua"/>
          <w:color w:val="000000"/>
          <w:vertAlign w:val="sub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/CD2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i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netheles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it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ntific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g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NB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D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ganglios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NB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6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β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r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29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β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grin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,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99-101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80D6F38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bCs/>
          <w:color w:val="000000"/>
        </w:rPr>
      </w:pPr>
    </w:p>
    <w:p w14:paraId="66709946" w14:textId="4FD41233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  <w:i/>
          <w:iCs/>
        </w:rPr>
      </w:pP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i/>
          <w:iCs/>
          <w:color w:val="000000"/>
        </w:rPr>
        <w:t>markers</w:t>
      </w:r>
    </w:p>
    <w:p w14:paraId="08B4FBC8" w14:textId="3C872A1E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n-sm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SCL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m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SCLC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id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b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refer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terwar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331AE" w:rsidRPr="004E497F">
        <w:rPr>
          <w:rFonts w:ascii="Book Antiqua" w:eastAsia="Book Antiqua" w:hAnsi="Book Antiqua" w:cs="Book Antiqua"/>
          <w:color w:val="000000"/>
        </w:rPr>
        <w:t>CSC</w:t>
      </w:r>
      <w:r w:rsidRPr="004E497F">
        <w:rPr>
          <w:rFonts w:ascii="Book Antiqua" w:eastAsia="Book Antiqua" w:hAnsi="Book Antiqua" w:cs="Book Antiqua"/>
          <w:color w:val="000000"/>
        </w:rPr>
        <w:t>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ed.</w:t>
      </w:r>
    </w:p>
    <w:p w14:paraId="222BE9F8" w14:textId="723E5430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CAM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globul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fam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ticip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omophil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phil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o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Zha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[104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m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did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D4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4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6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ist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9BB9F6C" w14:textId="18BCE19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efinit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tting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5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ul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all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xenograf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s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5,106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re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5,107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z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unterpar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peci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c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gnosi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7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DDF9AEB" w14:textId="425B515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rd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he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reg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uripot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isplat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z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a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2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06471B6A" w14:textId="2674CF9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CD9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y-1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sylphosphatidylinositol-ancho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-EC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on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09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SC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o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000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it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compromi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c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ong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oc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9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0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70F376AA" w14:textId="793DAD1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gg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e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h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t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1,11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rd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A3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du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i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onogen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3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ari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2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Z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co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uc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4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ea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ea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-sensitiz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isplatin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5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471C4AB3" w14:textId="1060EE0A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m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8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11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CAM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6,117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36A8115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47E6C41E" w14:textId="47603D96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SCSCs’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beneficial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role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n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modeling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for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therapeutic</w:t>
      </w:r>
      <w:r w:rsidR="005657FE"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aps/>
          <w:color w:val="000000"/>
          <w:u w:val="single"/>
        </w:rPr>
        <w:t>implications</w:t>
      </w:r>
    </w:p>
    <w:p w14:paraId="7AFE834B" w14:textId="670B7072" w:rsidR="00FA7FA1" w:rsidRPr="004E497F" w:rsidRDefault="00FA7FA1" w:rsidP="004F77CD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cep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mplo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ve-mentio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richm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z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18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ateg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F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port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DH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81268F"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1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rup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r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-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viv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renew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s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ic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c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81268F"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1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10FFD0A1" w14:textId="3FCA9BF1" w:rsidR="00FA7FA1" w:rsidRPr="004E497F" w:rsidRDefault="00FA7FA1" w:rsidP="004F77C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i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ar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e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over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rren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roach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c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g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n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fo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rkab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v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rdl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a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0F6F03" w:rsidRPr="004E497F">
        <w:rPr>
          <w:rFonts w:ascii="Book Antiqua" w:eastAsia="Book Antiqua" w:hAnsi="Book Antiqua" w:cs="Book Antiqua"/>
          <w:color w:val="000000"/>
          <w:vertAlign w:val="superscript"/>
        </w:rPr>
        <w:t>1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2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j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s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hi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r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u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le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havi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gh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eng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tiona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alit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le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ven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.</w:t>
      </w:r>
    </w:p>
    <w:p w14:paraId="40F3780C" w14:textId="76156B64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e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r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ree-dimens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3D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DOs)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ersat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clu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i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-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m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st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ryp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GR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+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376C87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seque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full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75129BE" w14:textId="218385CD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3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scop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mp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di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sig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r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'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nc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nc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lex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stitu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’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p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h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3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3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ise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c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ll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mp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g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soci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ngle-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pen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soc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zym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ges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pul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btain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di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organiz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nc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og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pen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nthe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ydrog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affol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tu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C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a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cktai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i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ich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on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ng-te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an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5FBB3F81" w14:textId="2B46A37B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lic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thfu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erior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r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croenvironment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ilit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CM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equ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resen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pholog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‘stemness-related’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ali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minat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de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-respon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pecti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v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ective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</w:t>
      </w:r>
      <w:r w:rsidR="00382B93" w:rsidRPr="004E497F">
        <w:rPr>
          <w:rFonts w:ascii="Book Antiqua" w:eastAsia="Book Antiqua" w:hAnsi="Book Antiqua" w:cs="Book Antiqua"/>
          <w:color w:val="000000"/>
        </w:rPr>
        <w:t>F</w:t>
      </w:r>
      <w:r w:rsidRPr="004E497F">
        <w:rPr>
          <w:rFonts w:ascii="Book Antiqua" w:eastAsia="Book Antiqua" w:hAnsi="Book Antiqua" w:cs="Book Antiqua"/>
          <w:color w:val="000000"/>
        </w:rPr>
        <w:t>ig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2).</w:t>
      </w:r>
    </w:p>
    <w:p w14:paraId="2D801DC4" w14:textId="07FB63D5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iq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a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p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r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gre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pe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yp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cessed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affold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iq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st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op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trige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T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mo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tt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x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latin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cr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u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rc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ri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hes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ei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min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la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V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ntact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par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lph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lycoprote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m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C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a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ructu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or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-14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iver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op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toc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="00E266B8"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hi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MEM/F1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lemen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de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gg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OG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on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-spondin-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2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pla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ymphom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nase</w:t>
      </w:r>
      <w:r w:rsidR="00042F94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3/4/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83-01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hydrotestosteron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brobl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-1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brobl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ctor-2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gland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2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icotinam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AM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38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B20219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-acetylcystei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NAC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2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pple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h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n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ibi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-27632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full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49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2702C33E" w14:textId="75129CD7" w:rsidR="00FA7FA1" w:rsidRPr="004E497F" w:rsidRDefault="00FA7FA1" w:rsidP="007A0B88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um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scrib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ry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t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EE5B6F" w:rsidRPr="004E497F">
        <w:rPr>
          <w:rFonts w:ascii="Book Antiqua" w:eastAsia="Book Antiqua" w:hAnsi="Book Antiqua" w:cs="Book Antiqua"/>
          <w:color w:val="000000"/>
          <w:vertAlign w:val="superscript"/>
        </w:rPr>
        <w:t>33</w:t>
      </w:r>
      <w:r w:rsidR="00351D3F" w:rsidRPr="004E497F">
        <w:rPr>
          <w:rFonts w:ascii="Book Antiqua" w:eastAsia="Book Antiqua" w:hAnsi="Book Antiqua" w:cs="Book Antiqua"/>
          <w:color w:val="000000"/>
          <w:vertAlign w:val="superscript"/>
        </w:rPr>
        <w:t>, 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="0048288D" w:rsidRPr="004E497F">
        <w:rPr>
          <w:rFonts w:ascii="Book Antiqua" w:eastAsia="Book Antiqua" w:hAnsi="Book Antiqua" w:cs="Book Antiqua"/>
          <w:color w:val="000000"/>
          <w:vertAlign w:val="superscript"/>
        </w:rPr>
        <w:t>-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15</w:t>
      </w:r>
      <w:r w:rsidR="0050267C" w:rsidRPr="004E497F">
        <w:rPr>
          <w:rFonts w:ascii="Book Antiqua" w:eastAsia="Book Antiqua" w:hAnsi="Book Antiqua" w:cs="Book Antiqua"/>
          <w:color w:val="000000"/>
          <w:vertAlign w:val="superscript"/>
        </w:rPr>
        <w:t>5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j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pres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patient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ortant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ou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ck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7A0B88" w:rsidRPr="004E497F">
        <w:rPr>
          <w:rFonts w:ascii="Book Antiqua" w:eastAsia="Book Antiqua" w:hAnsi="Book Antiqua" w:cs="Book Antiqua"/>
          <w:color w:val="000000"/>
        </w:rPr>
        <w:t xml:space="preserve">to </w:t>
      </w:r>
      <w:r w:rsidRPr="004E497F">
        <w:rPr>
          <w:rFonts w:ascii="Book Antiqua" w:eastAsia="Book Antiqua" w:hAnsi="Book Antiqua" w:cs="Book Antiqua"/>
          <w:color w:val="000000"/>
        </w:rPr>
        <w:t>ea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imari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se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'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ien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ze.</w:t>
      </w:r>
    </w:p>
    <w:p w14:paraId="3008EF9A" w14:textId="0636693D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ampl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ai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D6567C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nim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5-fac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u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G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83-01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27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row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patholog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nscriptomi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fluoresc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histochem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me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in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i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8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SA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-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4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63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medi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pulat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-expre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8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5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tected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9f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i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ain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iste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Pr="004E497F">
        <w:rPr>
          <w:rFonts w:ascii="Book Antiqua" w:eastAsia="Book Antiqua" w:hAnsi="Book Antiqua" w:cs="Book Antiqua"/>
          <w:color w:val="000000"/>
        </w:rPr>
        <w:noBreakHyphen/>
        <w:t>li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ul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tw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mpl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ogn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-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o-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rogen-depr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0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o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nz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1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cceed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paga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eal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-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ne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K19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hib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iminoquin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luorouraci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5FU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mo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ilar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t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="00E266B8" w:rsidRPr="004E497F">
        <w:rPr>
          <w:rFonts w:ascii="Book Antiqua" w:eastAsia="Book Antiqua" w:hAnsi="Book Antiqua" w:cs="Book Antiqua"/>
          <w:i/>
          <w:iCs/>
          <w:color w:val="000000"/>
        </w:rPr>
        <w:t>’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2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bin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ymoquin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.</w:t>
      </w:r>
    </w:p>
    <w:p w14:paraId="61DCA4C2" w14:textId="2EAF8848" w:rsidR="00FA7FA1" w:rsidRPr="004E497F" w:rsidRDefault="00FA7FA1" w:rsidP="004F77CD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Moreov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Yu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lu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imer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ept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AR)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medi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ytotoxic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gain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y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stablish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apit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eterogene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e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ent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20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roplak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I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ATA3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K5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63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D44)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assifi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mi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as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typ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ectivel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rrespon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lastRenderedPageBreak/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67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cadheri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firm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pithel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ig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lifer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ility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rfa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a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am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alyz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C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mo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gen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o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C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ut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a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cond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o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licabilit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a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f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id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commend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frac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c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pecime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resist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patholog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ohistochem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o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heri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m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tre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</w:t>
      </w:r>
      <w:r w:rsidR="00B604FF" w:rsidRPr="004E497F">
        <w:rPr>
          <w:rFonts w:ascii="Book Antiqua" w:eastAsia="宋体" w:hAnsi="Book Antiqua" w:cs="宋体"/>
          <w:color w:val="000000"/>
        </w:rPr>
        <w:t>-</w:t>
      </w:r>
      <w:r w:rsidRPr="004E497F">
        <w:rPr>
          <w:rFonts w:ascii="Book Antiqua" w:eastAsia="Book Antiqua" w:hAnsi="Book Antiqua" w:cs="Book Antiqua"/>
          <w:color w:val="000000"/>
        </w:rPr>
        <w:t>naï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bserved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4F77CD" w:rsidRPr="004E497F">
        <w:rPr>
          <w:rFonts w:ascii="Book Antiqua" w:eastAsia="Book Antiqua" w:hAnsi="Book Antiqua" w:cs="Book Antiqua"/>
          <w:color w:val="000000"/>
          <w:vertAlign w:val="superscript"/>
        </w:rPr>
        <w:t>4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mor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i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et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al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331633" w:rsidRPr="004E497F">
        <w:rPr>
          <w:rFonts w:ascii="Book Antiqua" w:eastAsia="Book Antiqua" w:hAnsi="Book Antiqua" w:cs="Book Antiqua"/>
          <w:color w:val="000000"/>
          <w:vertAlign w:val="superscript"/>
        </w:rPr>
        <w:t>3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="005657FE" w:rsidRPr="004E497F">
        <w:rPr>
          <w:rFonts w:ascii="Book Antiqua" w:eastAsia="Book Antiqua" w:hAnsi="Book Antiqua" w:cs="Book Antiqua"/>
          <w:color w:val="000000"/>
          <w:vertAlign w:val="superscript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monstr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tin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rm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nch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mpr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typ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n-neoplas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onch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cosa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="004F77CD"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h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ffec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dividu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o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ter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s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plic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chitectu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om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lter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rent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ong-te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an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</w:t>
      </w:r>
      <w:r w:rsidR="00351D3F" w:rsidRPr="004E497F">
        <w:rPr>
          <w:rFonts w:ascii="Book Antiqua" w:eastAsia="Book Antiqua" w:hAnsi="Book Antiqua" w:cs="Book Antiqua"/>
          <w:color w:val="000000"/>
          <w:vertAlign w:val="superscript"/>
        </w:rPr>
        <w:t>13</w:t>
      </w:r>
      <w:r w:rsidR="00EE5B6F" w:rsidRPr="004E497F">
        <w:rPr>
          <w:rFonts w:ascii="Book Antiqua" w:eastAsia="Book Antiqua" w:hAnsi="Book Antiqua" w:cs="Book Antiqua"/>
          <w:color w:val="000000"/>
          <w:vertAlign w:val="superscript"/>
        </w:rPr>
        <w:t>3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8A9A10F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4E949C95" w14:textId="77777777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aps/>
          <w:color w:val="000000"/>
          <w:u w:val="single"/>
        </w:rPr>
        <w:t>CONCLUSION</w:t>
      </w:r>
    </w:p>
    <w:p w14:paraId="3647DBB1" w14:textId="109D7976" w:rsidR="00FA7FA1" w:rsidRPr="004E497F" w:rsidRDefault="00FA7FA1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view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ief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om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eatur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cou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ap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k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mi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ti-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ditional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mmar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pda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lecula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ific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ectiv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a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bpopul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side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igh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tag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ba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rcinogenes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dic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ons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.</w:t>
      </w:r>
    </w:p>
    <w:p w14:paraId="7DC3EDCA" w14:textId="4F79EF19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lastRenderedPageBreak/>
        <w:t>Despi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s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llenge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5</w:t>
      </w:r>
      <w:r w:rsidR="007B2751" w:rsidRPr="004E497F">
        <w:rPr>
          <w:rFonts w:ascii="Book Antiqua" w:eastAsia="Book Antiqua" w:hAnsi="Book Antiqua" w:cs="Book Antiqua"/>
          <w:color w:val="000000"/>
          <w:vertAlign w:val="superscript"/>
        </w:rPr>
        <w:t>6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,15</w:t>
      </w:r>
      <w:r w:rsidR="007B2751" w:rsidRPr="004E497F">
        <w:rPr>
          <w:rFonts w:ascii="Book Antiqua" w:eastAsia="Book Antiqua" w:hAnsi="Book Antiqua" w:cs="Book Antiqua"/>
          <w:color w:val="000000"/>
          <w:vertAlign w:val="superscript"/>
        </w:rPr>
        <w:t>7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gh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redi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ss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hysi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olog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lev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adition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obu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ho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aithful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inta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istologic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tic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nes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haracteristi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p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a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terestingly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fi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imick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latfor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s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u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knowledg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a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uss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ex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st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s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[1</w:t>
      </w:r>
      <w:r w:rsidR="007B2751" w:rsidRPr="004E497F">
        <w:rPr>
          <w:rFonts w:ascii="Book Antiqua" w:eastAsia="Book Antiqua" w:hAnsi="Book Antiqua" w:cs="Book Antiqua"/>
          <w:color w:val="000000"/>
          <w:vertAlign w:val="superscript"/>
        </w:rPr>
        <w:t>58</w:t>
      </w:r>
      <w:r w:rsidRPr="004E497F">
        <w:rPr>
          <w:rFonts w:ascii="Book Antiqua" w:eastAsia="Book Antiqua" w:hAnsi="Book Antiqua" w:cs="Book Antiqua"/>
          <w:color w:val="000000"/>
          <w:vertAlign w:val="superscript"/>
        </w:rPr>
        <w:t>]</w:t>
      </w:r>
      <w:r w:rsidRPr="004E497F">
        <w:rPr>
          <w:rFonts w:ascii="Book Antiqua" w:eastAsia="Book Antiqua" w:hAnsi="Book Antiqua" w:cs="Book Antiqua"/>
          <w:color w:val="000000"/>
        </w:rPr>
        <w:t>.</w:t>
      </w:r>
    </w:p>
    <w:p w14:paraId="60864C13" w14:textId="752E0511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Indeed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pecti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lication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ia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of-of-concep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-target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i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-resist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markab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m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de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i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ltimatel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nefi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ro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i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ad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echnology.</w:t>
      </w:r>
    </w:p>
    <w:p w14:paraId="1B21721C" w14:textId="77777777" w:rsidR="00FA7FA1" w:rsidRPr="004E497F" w:rsidRDefault="00FA7FA1" w:rsidP="00346CE5">
      <w:pPr>
        <w:snapToGrid w:val="0"/>
        <w:spacing w:line="360" w:lineRule="auto"/>
        <w:ind w:firstLineChars="200" w:firstLine="480"/>
        <w:jc w:val="both"/>
        <w:rPr>
          <w:rFonts w:ascii="Book Antiqua" w:hAnsi="Book Antiqua"/>
        </w:rPr>
      </w:pPr>
    </w:p>
    <w:p w14:paraId="7E93BA77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aps/>
          <w:color w:val="000000"/>
          <w:u w:val="single"/>
        </w:rPr>
        <w:t>ACKNOWLEDGEMENTS</w:t>
      </w:r>
    </w:p>
    <w:p w14:paraId="04655F6B" w14:textId="1859CCE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color w:val="000000"/>
        </w:rPr>
        <w:t>W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ank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mb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bou-Kheir’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abora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WAKers).</w:t>
      </w:r>
    </w:p>
    <w:p w14:paraId="400A4CD6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63273B9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REFERENCES</w:t>
      </w:r>
    </w:p>
    <w:p w14:paraId="0F36F657" w14:textId="346E235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u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la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rizo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roenvironment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rness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kthrough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r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08-4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5887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med.21338]</w:t>
      </w:r>
    </w:p>
    <w:p w14:paraId="4A951084" w14:textId="2A5E1E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Batll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visite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24-113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9852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m.4409]</w:t>
      </w:r>
    </w:p>
    <w:p w14:paraId="53A77889" w14:textId="28B4BD1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C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urrenc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eatm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edicin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ltimore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9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20-S2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6119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97/MD.0000000000004766]</w:t>
      </w:r>
    </w:p>
    <w:p w14:paraId="5AC7FEC7" w14:textId="539C05F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s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d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ab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lev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24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141-515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765317]</w:t>
      </w:r>
    </w:p>
    <w:p w14:paraId="4585FE6C" w14:textId="5C13E74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anah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inber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llmark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x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rat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4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46-6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3762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ell.2011.02.013]</w:t>
      </w:r>
    </w:p>
    <w:p w14:paraId="407E3ED0" w14:textId="46AC998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apido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r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ormo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do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ceres-Cor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nd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er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ligiu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c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u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yelo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ukaem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f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plant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9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6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45-6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5090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367645a0]</w:t>
      </w:r>
    </w:p>
    <w:p w14:paraId="463C99A3" w14:textId="64558EB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rman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b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rrl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ic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lwar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b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u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es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tin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term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ncre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3-3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37136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stem.2007.06.002]</w:t>
      </w:r>
    </w:p>
    <w:p w14:paraId="1DDEE785" w14:textId="6443218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arafe-Jauffre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inesti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ovi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p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eb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ter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uvenaegh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t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tuc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cquemi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er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nt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ss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rsk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rnba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ch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-posi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utcom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flammato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5-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2875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78-0432.CCR-09-1630]</w:t>
      </w:r>
    </w:p>
    <w:p w14:paraId="0B64A2F9" w14:textId="7E5A98B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lleng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i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d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2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4-1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3993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7/978-1-4614-0899-4_13]</w:t>
      </w:r>
    </w:p>
    <w:p w14:paraId="2ECCF324" w14:textId="1173E66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ampia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genopoul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vger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lyz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ravodim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lavan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oril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linak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w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ppress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99-120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19456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m.3678]</w:t>
      </w:r>
    </w:p>
    <w:p w14:paraId="079866E7" w14:textId="6666CC9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Na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j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j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pr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ra-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terogeneit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782-581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018226]</w:t>
      </w:r>
    </w:p>
    <w:p w14:paraId="7CB04F95" w14:textId="5004D16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Venkates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V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tara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angara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rthikey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nanaseka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ginel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ppan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llapp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alingapp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vesti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6825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1037/sci.2018.02.02]</w:t>
      </w:r>
    </w:p>
    <w:p w14:paraId="12E9F2A7" w14:textId="4886882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lar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g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eb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roenvironm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-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pdat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4-23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79235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571-019-0293-2]</w:t>
      </w:r>
    </w:p>
    <w:p w14:paraId="340EBD52" w14:textId="6984EEB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igna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Transduc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Targe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T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2960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392-020-0110-5]</w:t>
      </w:r>
    </w:p>
    <w:p w14:paraId="3481C5A9" w14:textId="4B1DF3E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berr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ucle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ocal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-cadhe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hib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nt/β-catenin-elici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enotyp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15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0757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oncsis.2015.17]</w:t>
      </w:r>
    </w:p>
    <w:p w14:paraId="7188BA2F" w14:textId="4D3495C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ar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IN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T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jay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w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dgeho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pe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radic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4238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ells7110208]</w:t>
      </w:r>
    </w:p>
    <w:p w14:paraId="255B9C74" w14:textId="46192AD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Usu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kur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ma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badaw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ha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mawa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za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enouc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kaji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sunedom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zu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g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e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dgeho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ti-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tur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64238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ijms19041098]</w:t>
      </w:r>
    </w:p>
    <w:p w14:paraId="468DDFE3" w14:textId="5BB49D2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altschmid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z-Jans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nhidje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sh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örs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ein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melman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or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rtzluff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fitzenmai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m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ul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ordemven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ähner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issing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lk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ltschmid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F-κ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g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ecif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08358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ancers11050655]</w:t>
      </w:r>
    </w:p>
    <w:p w14:paraId="4BD2E7D2" w14:textId="1C76072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hrman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ipat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fshit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ml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nd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as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o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K/STAT3-Regul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t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β-Oxid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rit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lf-Renew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ta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6-150.e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24969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met.2017.11.001]</w:t>
      </w:r>
    </w:p>
    <w:p w14:paraId="751453C1" w14:textId="58ABAF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s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ruy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eature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nten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chanism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ioch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Pharma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6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21-1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5575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cp.2018.12.010]</w:t>
      </w:r>
    </w:p>
    <w:p w14:paraId="27DE059B" w14:textId="610AE0C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esa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b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r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ntribu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dio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ter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pai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Radioth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38-54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4400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radonc.2013.10.040]</w:t>
      </w:r>
    </w:p>
    <w:p w14:paraId="0B89D3C5" w14:textId="0FCDF62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2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cIntos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l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iwa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ck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ltidru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fflux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por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Exper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p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rug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tab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Toxi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33-6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11619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80/17425255.2016.1179280]</w:t>
      </w:r>
    </w:p>
    <w:p w14:paraId="418DD27B" w14:textId="192DEA6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Vasilio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V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ber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aly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pd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ALDH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mil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Hu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Genomic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8-1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00472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86/1479-7364-2-2-138]</w:t>
      </w:r>
    </w:p>
    <w:p w14:paraId="78D08F13" w14:textId="5DF1B41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cK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r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rni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a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tric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ag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lioblasto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f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therap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8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22-5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8547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11287]</w:t>
      </w:r>
    </w:p>
    <w:p w14:paraId="740DB64C" w14:textId="7B61103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ollin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bi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tl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pha(2)beta(1)-integ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865-38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7195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242/jcs.114.21.3865]</w:t>
      </w:r>
    </w:p>
    <w:p w14:paraId="4D177F1D" w14:textId="4A3811B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ichardso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G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b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tl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li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39-354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2263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242/jcs.01222]</w:t>
      </w:r>
    </w:p>
    <w:p w14:paraId="19745EF8" w14:textId="78E29E7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ollin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T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ow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tl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J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pe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946-1095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3222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5-2018]</w:t>
      </w:r>
    </w:p>
    <w:p w14:paraId="206C04FF" w14:textId="565762A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anwal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R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uk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l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p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quisi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hibi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stic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-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7756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anlet.2018.05.014]</w:t>
      </w:r>
    </w:p>
    <w:p w14:paraId="6B086740" w14:textId="0ACA9BF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2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cikgo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zdi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v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/CD44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hib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mbryo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havi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tern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cta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Histo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17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1575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acthis.2021.151743]</w:t>
      </w:r>
    </w:p>
    <w:p w14:paraId="3C6E006E" w14:textId="6D07043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sp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stic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onstitu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vivo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807-48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5104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6-4608]</w:t>
      </w:r>
    </w:p>
    <w:p w14:paraId="6313514D" w14:textId="1829CF1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Patrawal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lho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neider-Brouss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hat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il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d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ypo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ghl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urifi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lastRenderedPageBreak/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enograf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en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96-170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4499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j.onc.1209327]</w:t>
      </w:r>
    </w:p>
    <w:p w14:paraId="7722F2E7" w14:textId="3B5E1FE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N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zz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eto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gd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lprad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h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arsl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ri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-/radio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02-61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6156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pros.22775]</w:t>
      </w:r>
    </w:p>
    <w:p w14:paraId="12CD7265" w14:textId="43E829C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at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I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ilbr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opper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lt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h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k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verexp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uripot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docalyx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ti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361-63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39695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1873/anticanres.12994]</w:t>
      </w:r>
    </w:p>
    <w:p w14:paraId="6EAA4483" w14:textId="32D2612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chäf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zqu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lmqvi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nus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opper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bl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-1-60-positive/CD45(low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u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ripher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oo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-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of-of-concep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Heliy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032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0219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heliyon.2020.e03263]</w:t>
      </w:r>
    </w:p>
    <w:p w14:paraId="15133BCC" w14:textId="40EE013A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ajasekha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V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ra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c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u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hib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crea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F-κ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lin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omm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2458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comms1159]</w:t>
      </w:r>
    </w:p>
    <w:p w14:paraId="1DE9AB4C" w14:textId="4E606E5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iesn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bh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nt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ma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lchi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tting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ürof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essel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nfi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-k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g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cto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ntribu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eoplas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96-10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71440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593/neo.08618]</w:t>
      </w:r>
    </w:p>
    <w:p w14:paraId="285D4034" w14:textId="60C5982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er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B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ocinov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t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zay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li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r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s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st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phen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le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z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V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17</w:t>
      </w:r>
      <w:r w:rsidRPr="004E497F">
        <w:rPr>
          <w:rFonts w:ascii="MS Mincho" w:eastAsia="MS Mincho" w:hAnsi="MS Mincho" w:cs="MS Mincho" w:hint="eastAsia"/>
        </w:rPr>
        <w:t>⁺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rc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edi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vanc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89-189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5959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2796]</w:t>
      </w:r>
    </w:p>
    <w:p w14:paraId="1C74CA35" w14:textId="398282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3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arri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s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bl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lio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tab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ngefe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r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17/c-ki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fi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SC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riv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6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44689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598-021-81126-6]</w:t>
      </w:r>
    </w:p>
    <w:p w14:paraId="477E1963" w14:textId="4575993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3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ulhollan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r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-Sca-1+CD49fhig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/progeni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ten-nu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de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555-85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8876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8-4673]</w:t>
      </w:r>
    </w:p>
    <w:p w14:paraId="4BA0C567" w14:textId="7CD2C03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mamo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s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sgup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d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er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ee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h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9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ffici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olayer-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hero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y-form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nig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lign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Lo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4697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307168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371/journal.pone.0046979]</w:t>
      </w:r>
    </w:p>
    <w:p w14:paraId="71C1E378" w14:textId="7F42B0B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Bahma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ai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lhou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dade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z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llou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-Haj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ou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bou-Khei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here-Form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ay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tur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/Progen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here-Form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2111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89/fonc.2018.00347]</w:t>
      </w:r>
    </w:p>
    <w:p w14:paraId="364077BE" w14:textId="219CB13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oldste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rra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op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stic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ca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882-2088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0882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811411106]</w:t>
      </w:r>
    </w:p>
    <w:p w14:paraId="623E8552" w14:textId="74B535D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atsik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rinivas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ern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oomfie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op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n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maratung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histochem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X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ZH2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atholog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22-62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5176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97/PAT.0000000000000325]</w:t>
      </w:r>
    </w:p>
    <w:p w14:paraId="138D77B4" w14:textId="19244BA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orodetsk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ferman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üsch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kiyanchuk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e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rzyuk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warz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ng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nop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elockx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rause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rn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brovska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tin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es.</w:t>
      </w:r>
      <w:r w:rsidR="005657FE" w:rsidRPr="004E497F">
        <w:rPr>
          <w:rFonts w:ascii="Book Antiqua" w:hAnsi="Book Antiqua"/>
        </w:rPr>
        <w:t xml:space="preserve"> </w:t>
      </w:r>
      <w:r w:rsidR="00665167" w:rsidRPr="004E497F">
        <w:rPr>
          <w:rFonts w:ascii="Book Antiqua" w:hAnsi="Book Antiqua"/>
          <w:i/>
          <w:iCs/>
        </w:rPr>
        <w:t>B</w:t>
      </w:r>
      <w:r w:rsidRPr="004E497F">
        <w:rPr>
          <w:rFonts w:ascii="Book Antiqua" w:hAnsi="Book Antiqua"/>
          <w:i/>
          <w:iCs/>
        </w:rPr>
        <w:t>ioRxi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01/2021.05.08.443223]</w:t>
      </w:r>
    </w:p>
    <w:p w14:paraId="3535F0DC" w14:textId="5BCD197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Trerotol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tho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bert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antel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am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ngui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op-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pha2beta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eg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ep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uta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Trans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5-1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407603]</w:t>
      </w:r>
    </w:p>
    <w:p w14:paraId="7165F1CC" w14:textId="1115BF2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Ji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ndoy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ldste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z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lea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rra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lastRenderedPageBreak/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/progeni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Lo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4256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88003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371/journal.pone.0042564]</w:t>
      </w:r>
    </w:p>
    <w:p w14:paraId="6EFA230E" w14:textId="4FA6751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ans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no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lm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t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rk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cku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mar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y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s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yw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r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ijlst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CAM/CD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GF-β-respons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n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04-14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3852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13-1296]</w:t>
      </w:r>
    </w:p>
    <w:p w14:paraId="0D1FCB59" w14:textId="077C001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N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zz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eto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gd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lprad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h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earsl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EpCAM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/radio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3K/Akt/m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ch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36-27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07621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iocel.2013.09.008]</w:t>
      </w:r>
    </w:p>
    <w:p w14:paraId="17C8C12B" w14:textId="51C353A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4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dlbau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hn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h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ikon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hanc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ti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ffe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bazitax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vers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bazitax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hibi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BCG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3A1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784-380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294267]</w:t>
      </w:r>
    </w:p>
    <w:p w14:paraId="0BA74C11" w14:textId="00A111B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icci-Vitian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ombar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lozz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ffo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dar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sch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-cance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1-1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12277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05384]</w:t>
      </w:r>
    </w:p>
    <w:p w14:paraId="2C1DD98E" w14:textId="379F9DF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1</w:t>
      </w:r>
      <w:r w:rsidR="005657FE" w:rsidRPr="004E497F">
        <w:rPr>
          <w:rFonts w:ascii="Book Antiqua" w:hAnsi="Book Antiqua"/>
        </w:rPr>
        <w:t xml:space="preserve"> </w:t>
      </w:r>
      <w:bookmarkStart w:id="0" w:name="_Hlk130897335"/>
      <w:r w:rsidRPr="004E497F">
        <w:rPr>
          <w:rFonts w:ascii="Book Antiqua" w:hAnsi="Book Antiqua"/>
          <w:b/>
          <w:bCs/>
        </w:rPr>
        <w:t>O'Brien</w:t>
      </w:r>
      <w:bookmarkEnd w:id="0"/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lle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lling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c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pab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u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defici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6-1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1227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05372]</w:t>
      </w:r>
    </w:p>
    <w:p w14:paraId="102FEAF7" w14:textId="2FCE8C3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Bark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N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ip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ja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r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zijns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egebar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orv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gth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est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4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03-10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93444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06196]</w:t>
      </w:r>
    </w:p>
    <w:p w14:paraId="1955B90F" w14:textId="0D1EBA1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Takahash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h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shi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emas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zushi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ke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okob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m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ma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ki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(+ve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ctu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urg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66-11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12533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245/s10434-010-1373-9]</w:t>
      </w:r>
    </w:p>
    <w:p w14:paraId="08A93830" w14:textId="16E76EF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5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himokaw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h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shik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j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gi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sual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4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7-19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35517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22081]</w:t>
      </w:r>
    </w:p>
    <w:p w14:paraId="5EDD44B4" w14:textId="5DA6EFA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Sous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el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rt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rno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ljav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ec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er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or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drus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oepp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jkgraa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sk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uvag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J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stin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4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76-68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35809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nature21713]</w:t>
      </w:r>
    </w:p>
    <w:p w14:paraId="69A1A13A" w14:textId="45E5DE0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e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Z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+CD44+EpCAM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rict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fi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Phys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60-8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6278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9/000488743]</w:t>
      </w:r>
    </w:p>
    <w:p w14:paraId="78B3273A" w14:textId="4BD7362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emp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asetyant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dermo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e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ocl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tibod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gain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378-238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9690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stem.1233]</w:t>
      </w:r>
    </w:p>
    <w:p w14:paraId="0BF4D143" w14:textId="69157EF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bdelMagee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mai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T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ls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dmar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mmarströ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mmarströ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toh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CA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R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ve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ymp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d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00882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ijms23010403]</w:t>
      </w:r>
    </w:p>
    <w:p w14:paraId="4A0CAE1D" w14:textId="1CCD1A5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5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W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programm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c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-mesenchy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i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8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9449-3945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98988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4/jbc.M112.386235]</w:t>
      </w:r>
    </w:p>
    <w:p w14:paraId="63805FE8" w14:textId="04C6B98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alerb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yl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rn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me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elt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mia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stel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r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enotyp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ca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158-101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5488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703478104]</w:t>
      </w:r>
    </w:p>
    <w:p w14:paraId="4EEC2B29" w14:textId="639F994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Roy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w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w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ptam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lti-moda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e3O4-satur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ctoferr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Fe3O4-bLf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nocarri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ip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si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EpCA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agin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iomateria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4-9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31881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iomaterials.2015.07.055]</w:t>
      </w:r>
    </w:p>
    <w:p w14:paraId="5540A29A" w14:textId="4DCC584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CAM(high)/CD44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44-154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76517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ol.2014.1907]</w:t>
      </w:r>
    </w:p>
    <w:p w14:paraId="2BAADE90" w14:textId="6AC74F8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huza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hrpou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or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751-676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98096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78-0432.CCR-08-1034]</w:t>
      </w:r>
    </w:p>
    <w:p w14:paraId="55291460" w14:textId="6C41821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apeleri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on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teir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ntribu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us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m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Pharma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Phys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38-84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88339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11/1440-1681.13247]</w:t>
      </w:r>
    </w:p>
    <w:p w14:paraId="23FF8D74" w14:textId="04C1F0B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Ji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ynchronou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pa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582-158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6252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ijo.2015.2844]</w:t>
      </w:r>
    </w:p>
    <w:p w14:paraId="1DE2682B" w14:textId="7844B3F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H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inesti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nt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ppel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eld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ch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r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lign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SC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ck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ver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r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82-338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33657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0008-5472.CAN-08-4418]</w:t>
      </w:r>
    </w:p>
    <w:p w14:paraId="11C308F9" w14:textId="4173FC2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ozovsk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Z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sali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jzi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rinik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mk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rgas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molk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a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cer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usko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hibi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nsitiz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motherap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M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9029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86/s12885-018-4572-6]</w:t>
      </w:r>
    </w:p>
    <w:p w14:paraId="023BF9A6" w14:textId="02DB36A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ola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N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ia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aa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khou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ashe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alu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histochem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ud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iag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C17-EC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27397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7860/JCDR/2017/22671.9291]</w:t>
      </w:r>
    </w:p>
    <w:p w14:paraId="51E509D4" w14:textId="26BFB8B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6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5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rrel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GF-be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ge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51-13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5939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onc.2016.299]</w:t>
      </w:r>
    </w:p>
    <w:p w14:paraId="5AB6F085" w14:textId="669508A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7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ien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Z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ögströ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vön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lli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olopain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f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glu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ruu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liv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n-Neria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ital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x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chem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43-19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24233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elrep.2014.08.034]</w:t>
      </w:r>
    </w:p>
    <w:p w14:paraId="3735FB61" w14:textId="3F529AC1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bdelrahm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-Azon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seb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brah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nos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a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GR5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x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tc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g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pp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mmunohistoch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rph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26-1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6570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97/PAI.0000000000000983]</w:t>
      </w:r>
    </w:p>
    <w:p w14:paraId="2CF982A5" w14:textId="567F5B9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hafae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rbatda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mra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haf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twe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tec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opatholog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amet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spia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ter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68-7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294471]</w:t>
      </w:r>
    </w:p>
    <w:p w14:paraId="7B15B593" w14:textId="0D37981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u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Q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immi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nzal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iobbie-Hur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l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erj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l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n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aga-Gass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ph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a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ss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a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TP-bind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sse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mb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ABCB5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vasive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9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1166-1117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78942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4/jbc.RA118.003187]</w:t>
      </w:r>
    </w:p>
    <w:p w14:paraId="0AE3CD1B" w14:textId="0518541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pinos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il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eh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i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est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ij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ortliff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iss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nosi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ca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016-140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66652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906549106]</w:t>
      </w:r>
    </w:p>
    <w:p w14:paraId="60402C4B" w14:textId="1E73FF2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BCICs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MA-CD44v6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set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hod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ndetermin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initiating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ve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25-7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60820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80/07357900801941845]</w:t>
      </w:r>
    </w:p>
    <w:p w14:paraId="18F02EE3" w14:textId="3551316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v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ors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uij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asticit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suppor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ro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95-100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7141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541-7786.MCR-12-0274]</w:t>
      </w:r>
    </w:p>
    <w:p w14:paraId="514374AF" w14:textId="571FDEC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ghaalikhan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N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shtchizade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dpou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lame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hmoo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Phys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3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97-320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4711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jcp.26916]</w:t>
      </w:r>
    </w:p>
    <w:p w14:paraId="23E03C96" w14:textId="4CB167B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7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Ferreira-Teixeir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a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drigues-Santo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v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malh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amel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us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om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scle-invas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6185-3620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45203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5517]</w:t>
      </w:r>
    </w:p>
    <w:p w14:paraId="6C810641" w14:textId="5109542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7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u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rspectiv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6668-6667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02954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19112]</w:t>
      </w:r>
    </w:p>
    <w:p w14:paraId="2CD9DB8F" w14:textId="698DA7A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T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olu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5024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9035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89/fcell.2022.950241]</w:t>
      </w:r>
    </w:p>
    <w:p w14:paraId="3CC8BED0" w14:textId="4E05A62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Ko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7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munotherap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imin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Trans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51-10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68300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7/s12094-016-1489-x]</w:t>
      </w:r>
    </w:p>
    <w:p w14:paraId="7C4CFE70" w14:textId="02F8F608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Fals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uchhol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hi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nsi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splati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ti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33-73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399585]</w:t>
      </w:r>
    </w:p>
    <w:p w14:paraId="30C9F677" w14:textId="53AA2B33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1-posi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pidem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mark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Pre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7-33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22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55-9965.EPI-09-0865]</w:t>
      </w:r>
    </w:p>
    <w:p w14:paraId="4F00FCBC" w14:textId="1D4B82E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Brand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s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senber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aeff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dg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etastasi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1-3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121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7/s10555-009-9187-6]</w:t>
      </w:r>
    </w:p>
    <w:p w14:paraId="73EC9967" w14:textId="730F5D7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chion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ns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o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rmigia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su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M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i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s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mpartm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487-149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5444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02/stem.92]</w:t>
      </w:r>
    </w:p>
    <w:p w14:paraId="56C5EDD7" w14:textId="4CD0562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atin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ul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log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r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Neoplas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28-7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8621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4149/neo_2012_089]</w:t>
      </w:r>
    </w:p>
    <w:p w14:paraId="024240D4" w14:textId="0E37E91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tanab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k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e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guch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gimo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ra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mad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ke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as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ji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m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lastRenderedPageBreak/>
        <w:t>characteristic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(+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8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0-18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6491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mco.2012.29]</w:t>
      </w:r>
    </w:p>
    <w:p w14:paraId="42BDB1D3" w14:textId="6AA610B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B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GE-A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ighl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Path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34-294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031712]</w:t>
      </w:r>
    </w:p>
    <w:p w14:paraId="025BB6F6" w14:textId="59CF277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8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Xi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rin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2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6116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34243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5/2022/3611677]</w:t>
      </w:r>
    </w:p>
    <w:p w14:paraId="1386B48A" w14:textId="230EEF4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l-Hajj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ch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nito-Hernand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rri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r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spectiv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ca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983-398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26292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530291100]</w:t>
      </w:r>
    </w:p>
    <w:p w14:paraId="31C8DC51" w14:textId="140429A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D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ru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Paul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op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licatio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enotyp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Anti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73-218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47678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1873/anticanres.11552]</w:t>
      </w:r>
    </w:p>
    <w:p w14:paraId="01B8D32A" w14:textId="56C25E6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iletti-Gonzále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K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urph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ma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vindrana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rnyj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u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kmarev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ll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i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de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ot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dríguez-Rodrígue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racytoplasm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ma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CD44-ICD)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d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trix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lloprotei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(MMP-9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anscrip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pon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emen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8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995-190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43385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4/jbc.M111.318774]</w:t>
      </w:r>
    </w:p>
    <w:p w14:paraId="2A89AD87" w14:textId="0C1BE88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Ch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Y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H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eav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tracell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ma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pport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acto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8709-872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9091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3325]</w:t>
      </w:r>
    </w:p>
    <w:p w14:paraId="7ED2E185" w14:textId="76802F6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F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24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0-1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47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cmi.2009.119]</w:t>
      </w:r>
    </w:p>
    <w:p w14:paraId="7B22951D" w14:textId="7EBCE989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Jaggupil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ko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dur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mbiguit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12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0803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6935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5/2012/708036]</w:t>
      </w:r>
    </w:p>
    <w:p w14:paraId="78BF65A7" w14:textId="2A49E6BF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inesti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fe-Jauffr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vil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utc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ow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cquemi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le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ho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y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rnba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ch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nt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rm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ligna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mm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lastRenderedPageBreak/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edic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utcom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55-56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37139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stem.2007.08.014]</w:t>
      </w:r>
    </w:p>
    <w:p w14:paraId="61ABBC11" w14:textId="605736F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Ginesti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cins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rve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nvil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nett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rtucc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ch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rnbau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fe-Jauffr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tinoi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fferentiat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yc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297-330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80601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4161/cc.8.20.9761]</w:t>
      </w:r>
    </w:p>
    <w:p w14:paraId="145AB085" w14:textId="288A9F4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nrave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/CD2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38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06207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41598-017-14364-2]</w:t>
      </w:r>
    </w:p>
    <w:p w14:paraId="763297B5" w14:textId="599ED05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9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w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marker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hod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gul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chanis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yon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32754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ancers12123765]</w:t>
      </w:r>
    </w:p>
    <w:p w14:paraId="0DF30034" w14:textId="4BCC2F0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Butt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R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unasekar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m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V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nerje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und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olog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mplication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ch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8-5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52965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iocel.2018.12.001]</w:t>
      </w:r>
    </w:p>
    <w:p w14:paraId="3E5B91B3" w14:textId="3D896F5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A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HR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w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low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venzan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haroa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ld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ologica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nost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ificanc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reas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3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1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11229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86/bcr3061]</w:t>
      </w:r>
    </w:p>
    <w:p w14:paraId="59F14C74" w14:textId="2ED3A71E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Test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U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stel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los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s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racteriz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terogene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volu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06052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cancers10080248]</w:t>
      </w:r>
    </w:p>
    <w:p w14:paraId="190EE279" w14:textId="17285F91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Ferragu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achett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roncos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binovi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lol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CAM/CD166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leiotrop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diat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hes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gress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ytokin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Grow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Facto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6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-3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427215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ytogfr.2021.07.001]</w:t>
      </w:r>
    </w:p>
    <w:p w14:paraId="6B12F7BF" w14:textId="7AF9D61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W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yh-C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mashanka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g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hako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ayap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cha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hm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iruganana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ghab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tch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b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ld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o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waru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lyci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carboxyl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riv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n-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4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9-2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22256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ell.2011.11.050]</w:t>
      </w:r>
    </w:p>
    <w:p w14:paraId="51B758A4" w14:textId="2236F63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>10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G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ol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tiv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enocarcino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9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7-5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543593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ol.2014.2639]</w:t>
      </w:r>
    </w:p>
    <w:p w14:paraId="01D067F8" w14:textId="70F179B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Eram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ott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ett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ilozz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ffon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irgili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nticell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uc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esch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i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ic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pulation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a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iff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04-5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04947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38/sj.cdd.4402283]</w:t>
      </w:r>
    </w:p>
    <w:p w14:paraId="33314726" w14:textId="536B97C2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S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133+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Landmark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Ed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47-45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327693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2741/4113]</w:t>
      </w:r>
    </w:p>
    <w:p w14:paraId="04833D2D" w14:textId="22395BB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Leu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E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scu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ho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D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n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M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o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n-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xpress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4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nrich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erti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Lo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5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1406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11249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371/journal.pone.0014062]</w:t>
      </w:r>
    </w:p>
    <w:p w14:paraId="39CE8C96" w14:textId="143CF696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0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auzay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outetak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atziioann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hev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vri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90/Thy-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-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lecul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108080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89/fcell.2019.00066]</w:t>
      </w:r>
    </w:p>
    <w:p w14:paraId="43F43AE5" w14:textId="3E938980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X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i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D9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549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44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ne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3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733-2740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10110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892/or.2013.2784]</w:t>
      </w:r>
    </w:p>
    <w:p w14:paraId="0B844C52" w14:textId="33601B4D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Uca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D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og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ucal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stmar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cot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or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oreb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ctivit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h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Interac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7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8-5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895207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cbi.2008.09.029]</w:t>
      </w:r>
    </w:p>
    <w:p w14:paraId="6D709331" w14:textId="117C3A04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Ji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F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han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d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epa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as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t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L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-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7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30-33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9276181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541-7786.MCR-08-0393]</w:t>
      </w:r>
    </w:p>
    <w:p w14:paraId="12CBC1DA" w14:textId="766F935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Sh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C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lliv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ir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ugusty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ener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driguez-Cana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ehren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W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stub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I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inn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D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A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inten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on-sma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ssociate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lastRenderedPageBreak/>
        <w:t>STAT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athway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20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4154-416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49071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158/1078-0432.CCR-13-3292]</w:t>
      </w:r>
    </w:p>
    <w:p w14:paraId="2DD89632" w14:textId="653B28D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Y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J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harb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h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a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netsing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au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Z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duc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umorigenesi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p-regula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H1A1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8426-3844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841560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16430]</w:t>
      </w:r>
    </w:p>
    <w:p w14:paraId="6906D95F" w14:textId="2D631F9C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5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MacDonag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L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llagh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fren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asc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ree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ra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G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ichols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onar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y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You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'Lear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ff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in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'Byrn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r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arke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rcumven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isplat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SCLC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Oncotarget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8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72544-725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906980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8632/oncotarget.19881]</w:t>
      </w:r>
    </w:p>
    <w:p w14:paraId="46CE1037" w14:textId="1B177755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6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Nimmakayal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RK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Batr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K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onnusam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Unravel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journey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rig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etastasi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Biochi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Biophy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cta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871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50-63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0419314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16/j.bbcan.2018.10.006]</w:t>
      </w:r>
    </w:p>
    <w:p w14:paraId="6A50EDBD" w14:textId="03487007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7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Princ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ME</w:t>
      </w:r>
      <w:r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ivanand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czorowski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ol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GT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Kapl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alerb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eissma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L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lark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ill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LE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ubpopulatio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hea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neck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quamous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ca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07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04</w:t>
      </w:r>
      <w:r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973-97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72109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1073/pnas.0610117104]</w:t>
      </w:r>
    </w:p>
    <w:p w14:paraId="3DBD4ABF" w14:textId="6B7F4F5B" w:rsidR="00553CC8" w:rsidRPr="004E497F" w:rsidRDefault="00553CC8" w:rsidP="00553CC8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8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Herreros-Pomare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Pr="004E497F">
        <w:rPr>
          <w:rFonts w:ascii="Book Antiqua" w:hAnsi="Book Antiqua"/>
          <w:b/>
          <w:bCs/>
        </w:rPr>
        <w:t>A</w:t>
      </w:r>
      <w:r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Identification,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i/>
          <w:iCs/>
        </w:rPr>
        <w:t>Lif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  <w:b/>
          <w:bCs/>
        </w:rPr>
        <w:t>1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35207472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Pr="004E497F">
        <w:rPr>
          <w:rFonts w:ascii="Book Antiqua" w:hAnsi="Book Antiqua"/>
        </w:rPr>
        <w:t>10.3390/life12020184]</w:t>
      </w:r>
    </w:p>
    <w:p w14:paraId="0D8092B9" w14:textId="38C5BCF9" w:rsidR="00553CC8" w:rsidRPr="004E497F" w:rsidRDefault="0059241A" w:rsidP="007F1E9C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>11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Drag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D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ecu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eot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acon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ivu-Economesc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rr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en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185-120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51640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4252/wjsc.v7.i9.1185]</w:t>
      </w:r>
    </w:p>
    <w:p w14:paraId="1889854C" w14:textId="0A44768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0 </w:t>
      </w:r>
      <w:r w:rsidR="00553CC8" w:rsidRPr="004E497F">
        <w:rPr>
          <w:rFonts w:ascii="Book Antiqua" w:hAnsi="Book Antiqua"/>
          <w:b/>
          <w:bCs/>
        </w:rPr>
        <w:t>Hai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WN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rug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co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3-25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3693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rd3144]</w:t>
      </w:r>
    </w:p>
    <w:p w14:paraId="6ECB7006" w14:textId="636F9CF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it-IT"/>
        </w:rPr>
        <w:t xml:space="preserve">121 </w:t>
      </w:r>
      <w:r w:rsidR="00553CC8" w:rsidRPr="004E497F">
        <w:rPr>
          <w:rFonts w:ascii="Book Antiqua" w:hAnsi="Book Antiqua"/>
          <w:b/>
          <w:bCs/>
          <w:lang w:val="it-IT"/>
        </w:rPr>
        <w:t>Shultz</w:t>
      </w:r>
      <w:r w:rsidR="005657FE" w:rsidRPr="004E497F">
        <w:rPr>
          <w:rFonts w:ascii="Book Antiqua" w:hAnsi="Book Antiqua"/>
          <w:b/>
          <w:bCs/>
          <w:lang w:val="it-IT"/>
        </w:rPr>
        <w:t xml:space="preserve"> </w:t>
      </w:r>
      <w:r w:rsidR="00553CC8" w:rsidRPr="004E497F">
        <w:rPr>
          <w:rFonts w:ascii="Book Antiqua" w:hAnsi="Book Antiqua"/>
          <w:b/>
          <w:bCs/>
          <w:lang w:val="it-IT"/>
        </w:rPr>
        <w:t>LD</w:t>
      </w:r>
      <w:r w:rsidR="00553CC8" w:rsidRPr="004E497F">
        <w:rPr>
          <w:rFonts w:ascii="Book Antiqua" w:hAnsi="Book Antiqua"/>
          <w:lang w:val="it-IT"/>
        </w:rPr>
        <w:t>,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Brehm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MA,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Garcia-Martinez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JV,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Greiner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  <w:lang w:val="it-IT"/>
        </w:rPr>
        <w:t>DL.</w:t>
      </w:r>
      <w:r w:rsidR="005657FE" w:rsidRPr="004E497F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</w:rPr>
        <w:t>Humaniz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vestigation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i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86-79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05942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ri3311]</w:t>
      </w:r>
    </w:p>
    <w:p w14:paraId="0D9597F5" w14:textId="002CD74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2 </w:t>
      </w:r>
      <w:r w:rsidR="00553CC8" w:rsidRPr="004E497F">
        <w:rPr>
          <w:rFonts w:ascii="Book Antiqua" w:hAnsi="Book Antiqua"/>
          <w:b/>
          <w:bCs/>
        </w:rPr>
        <w:t>Plak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V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r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he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?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5-23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7489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stem.2015.02.015]</w:t>
      </w:r>
    </w:p>
    <w:p w14:paraId="3EF35C8F" w14:textId="32095514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23 </w:t>
      </w:r>
      <w:r w:rsidR="00553CC8" w:rsidRPr="004E497F">
        <w:rPr>
          <w:rFonts w:ascii="Book Antiqua" w:hAnsi="Book Antiqua"/>
          <w:b/>
          <w:bCs/>
        </w:rPr>
        <w:t>Miserocch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G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rcata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vera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adazz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ier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ngiovan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mador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brahi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nage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tentialit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nslat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udi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rans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11601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12967-017-1328-z]</w:t>
      </w:r>
    </w:p>
    <w:p w14:paraId="1932A987" w14:textId="2C4F3F5C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en-GB"/>
        </w:rPr>
        <w:t xml:space="preserve">124 </w:t>
      </w:r>
      <w:r w:rsidR="00553CC8" w:rsidRPr="004E497F">
        <w:rPr>
          <w:rFonts w:ascii="Book Antiqua" w:hAnsi="Book Antiqua"/>
          <w:b/>
          <w:bCs/>
          <w:lang w:val="en-GB"/>
        </w:rPr>
        <w:t>Dzobo</w:t>
      </w:r>
      <w:r w:rsidR="005657FE" w:rsidRPr="004E497F">
        <w:rPr>
          <w:rFonts w:ascii="Book Antiqua" w:hAnsi="Book Antiqua"/>
          <w:b/>
          <w:bCs/>
          <w:lang w:val="en-GB"/>
        </w:rPr>
        <w:t xml:space="preserve"> </w:t>
      </w:r>
      <w:r w:rsidR="00553CC8" w:rsidRPr="004E497F">
        <w:rPr>
          <w:rFonts w:ascii="Book Antiqua" w:hAnsi="Book Antiqua"/>
          <w:b/>
          <w:bCs/>
          <w:lang w:val="en-GB"/>
        </w:rPr>
        <w:t>K</w:t>
      </w:r>
      <w:r w:rsidR="00553CC8" w:rsidRPr="004E497F">
        <w:rPr>
          <w:rFonts w:ascii="Book Antiqua" w:hAnsi="Book Antiqua"/>
          <w:lang w:val="en-GB"/>
        </w:rPr>
        <w:t>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Rowe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A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Senthebane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DA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AlMazyadi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MAM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Patten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V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Parker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MI.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arc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l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a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in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M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33-74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57160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9/omi.2018.0172]</w:t>
      </w:r>
    </w:p>
    <w:p w14:paraId="479E4FC6" w14:textId="78709F0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5 </w:t>
      </w:r>
      <w:r w:rsidR="00553CC8" w:rsidRPr="004E497F">
        <w:rPr>
          <w:rFonts w:ascii="Book Antiqua" w:hAnsi="Book Antiqua"/>
          <w:b/>
          <w:bCs/>
        </w:rPr>
        <w:t>Lancast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noblic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gene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h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echnologi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e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4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4712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03549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26/science.1247125]</w:t>
      </w:r>
    </w:p>
    <w:p w14:paraId="1F672D75" w14:textId="534125A9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6 </w:t>
      </w:r>
      <w:r w:rsidR="00553CC8" w:rsidRPr="004E497F">
        <w:rPr>
          <w:rFonts w:ascii="Book Antiqua" w:hAnsi="Book Antiqua"/>
          <w:b/>
          <w:bCs/>
        </w:rPr>
        <w:t>Sa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r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nipper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ter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ang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uja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t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ng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gr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uil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ypt-villu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ruc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ou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senchym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h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5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2-26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32999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ature07935]</w:t>
      </w:r>
    </w:p>
    <w:p w14:paraId="5447A2C4" w14:textId="2BB2026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7 </w:t>
      </w:r>
      <w:r w:rsidR="00553CC8" w:rsidRPr="004E497F">
        <w:rPr>
          <w:rFonts w:ascii="Book Antiqua" w:hAnsi="Book Antiqua"/>
          <w:b/>
          <w:bCs/>
        </w:rPr>
        <w:t>Sa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ang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rran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r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in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ud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n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r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erse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ng-ter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an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eno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enocarcino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rett'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u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Gastroenter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4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762-17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88992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53/j.gastro.2011.07.050]</w:t>
      </w:r>
    </w:p>
    <w:p w14:paraId="5B3C1B0F" w14:textId="5C937D6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8 </w:t>
      </w:r>
      <w:r w:rsidR="00553CC8" w:rsidRPr="004E497F">
        <w:rPr>
          <w:rFonts w:ascii="Book Antiqua" w:hAnsi="Book Antiqua"/>
          <w:b/>
          <w:bCs/>
        </w:rPr>
        <w:t>Takasa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illi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rgu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t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olve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o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uv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us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p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tt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dn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P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ta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ltip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eag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ephrogene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52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64-56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44423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ature15695]</w:t>
      </w:r>
    </w:p>
    <w:p w14:paraId="2BE6F0D5" w14:textId="7D4308F2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29 </w:t>
      </w:r>
      <w:r w:rsidR="00553CC8" w:rsidRPr="004E497F">
        <w:rPr>
          <w:rFonts w:ascii="Book Antiqua" w:hAnsi="Book Antiqua"/>
          <w:b/>
          <w:bCs/>
        </w:rPr>
        <w:t>Brouti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ersson-Rol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indl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c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tablish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u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ul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v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cre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ne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nipulati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to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724-174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756017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prot.2016.097]</w:t>
      </w:r>
    </w:p>
    <w:p w14:paraId="55B1E1CF" w14:textId="4D332BAE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0 </w:t>
      </w:r>
      <w:r w:rsidR="00553CC8" w:rsidRPr="004E497F">
        <w:rPr>
          <w:rFonts w:ascii="Book Antiqua" w:hAnsi="Book Antiqua"/>
          <w:b/>
          <w:bCs/>
        </w:rPr>
        <w:t>Ho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k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al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n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atial-pattern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rly-develop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dia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uripot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to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23-73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54379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prot.2018.006]</w:t>
      </w:r>
    </w:p>
    <w:p w14:paraId="2430B883" w14:textId="11C6F251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31 </w:t>
      </w:r>
      <w:r w:rsidR="00553CC8" w:rsidRPr="004E497F">
        <w:rPr>
          <w:rFonts w:ascii="Book Antiqua" w:hAnsi="Book Antiqua"/>
          <w:b/>
          <w:bCs/>
        </w:rPr>
        <w:t>Wo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scer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omp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tj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l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ssa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rec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fferenti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uripot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irwa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nct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FT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tei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techn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76-88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9226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bt.2328]</w:t>
      </w:r>
    </w:p>
    <w:p w14:paraId="7C234C28" w14:textId="06F40BC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2 </w:t>
      </w:r>
      <w:r w:rsidR="00553CC8" w:rsidRPr="004E497F">
        <w:rPr>
          <w:rFonts w:ascii="Book Antiqua" w:hAnsi="Book Antiqua"/>
          <w:b/>
          <w:bCs/>
        </w:rPr>
        <w:t>G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D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bon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aquin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rthau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pal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ja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ndva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o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ongvip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ss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mazanogl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boz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ro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cDonal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lt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sque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uij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ardin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aud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rt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thkop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r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ni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lov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lom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stha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v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b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h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wy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vanc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76-18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2015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cell.2014.08.016]</w:t>
      </w:r>
    </w:p>
    <w:p w14:paraId="712DA12D" w14:textId="3DA5502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3 </w:t>
      </w:r>
      <w:r w:rsidR="00553CC8" w:rsidRPr="004E497F">
        <w:rPr>
          <w:rFonts w:ascii="Book Antiqua" w:hAnsi="Book Antiqua"/>
          <w:b/>
          <w:bCs/>
        </w:rPr>
        <w:t>Kim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yl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yer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reenin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omm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99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48881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67-019-11867-6]</w:t>
      </w:r>
    </w:p>
    <w:p w14:paraId="7E8D24EB" w14:textId="7CF6085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4 </w:t>
      </w:r>
      <w:r w:rsidR="00553CC8" w:rsidRPr="004E497F">
        <w:rPr>
          <w:rFonts w:ascii="Book Antiqua" w:hAnsi="Book Antiqua"/>
          <w:b/>
          <w:bCs/>
        </w:rPr>
        <w:t>Sach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N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g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pp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go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unov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eb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lgobi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acan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gth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rv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xt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uar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lievel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ec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rn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okzij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j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ogstra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g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inzal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oe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ss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e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ttenber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r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G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pp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v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ban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ptu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terogeneit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7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73-386.e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22478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cell.2017.11.010]</w:t>
      </w:r>
    </w:p>
    <w:p w14:paraId="07CE4908" w14:textId="665F141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5 </w:t>
      </w:r>
      <w:r w:rsidR="00553CC8" w:rsidRPr="004E497F">
        <w:rPr>
          <w:rFonts w:ascii="Book Antiqua" w:hAnsi="Book Antiqua"/>
          <w:b/>
          <w:bCs/>
        </w:rPr>
        <w:t>Abugoma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badaw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cine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lue?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:</w:t>
      </w:r>
      <w:r w:rsidR="005657FE" w:rsidRPr="004E497F">
        <w:rPr>
          <w:rFonts w:ascii="Book Antiqua" w:hAnsi="Book Antiqua"/>
        </w:rPr>
        <w:t xml:space="preserve"> </w:t>
      </w:r>
      <w:r w:rsidR="007F2936" w:rsidRPr="004E497F">
        <w:rPr>
          <w:rFonts w:ascii="Book Antiqua" w:hAnsi="Book Antiqua"/>
        </w:rPr>
        <w:t>Expert Review of Precision Medicine and Drug</w:t>
      </w:r>
      <w:r w:rsidR="00E13329" w:rsidRPr="004E497F">
        <w:rPr>
          <w:rFonts w:ascii="Book Antiqua" w:hAnsi="Book Antiqua"/>
        </w:rPr>
        <w:t xml:space="preserve"> </w:t>
      </w:r>
      <w:r w:rsidR="007F2936" w:rsidRPr="004E497F">
        <w:rPr>
          <w:rFonts w:ascii="Book Antiqua" w:hAnsi="Book Antiqua"/>
        </w:rPr>
        <w:t xml:space="preserve">Developmen. London: </w:t>
      </w:r>
      <w:r w:rsidR="00553CC8" w:rsidRPr="004E497F">
        <w:rPr>
          <w:rFonts w:ascii="Book Antiqua" w:hAnsi="Book Antiqua"/>
        </w:rPr>
        <w:t>Tayl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&amp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ancis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-5</w:t>
      </w:r>
      <w:r w:rsidR="007F2936" w:rsidRPr="004E497F">
        <w:rPr>
          <w:rFonts w:ascii="Book Antiqua" w:hAnsi="Book Antiqua"/>
        </w:rPr>
        <w:t xml:space="preserve"> [</w:t>
      </w:r>
      <w:r w:rsidR="00553CC8" w:rsidRPr="004E497F">
        <w:rPr>
          <w:rFonts w:ascii="Book Antiqua" w:hAnsi="Book Antiqua"/>
        </w:rPr>
        <w:t>DOI:10.1080/23808993.2020.1715794</w:t>
      </w:r>
      <w:r w:rsidR="007F2936" w:rsidRPr="004E497F">
        <w:rPr>
          <w:rFonts w:ascii="Book Antiqua" w:hAnsi="Book Antiqua"/>
        </w:rPr>
        <w:t>]</w:t>
      </w:r>
    </w:p>
    <w:p w14:paraId="0FD45C8D" w14:textId="65013D9A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6 </w:t>
      </w:r>
      <w:r w:rsidR="00553CC8" w:rsidRPr="004E497F">
        <w:rPr>
          <w:rFonts w:ascii="Book Antiqua" w:hAnsi="Book Antiqua"/>
          <w:b/>
          <w:bCs/>
        </w:rPr>
        <w:t>Shami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wal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typ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erimen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mmali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47-66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2378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rm3873]</w:t>
      </w:r>
    </w:p>
    <w:p w14:paraId="60EF39E1" w14:textId="547F2BF7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37 </w:t>
      </w:r>
      <w:r w:rsidR="00553CC8" w:rsidRPr="004E497F">
        <w:rPr>
          <w:rFonts w:ascii="Book Antiqua" w:hAnsi="Book Antiqua"/>
          <w:b/>
          <w:bCs/>
        </w:rPr>
        <w:t>Pau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pki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an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a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drizz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bon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il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ugell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uc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sat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N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urakov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iscot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isap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sque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bin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lt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er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rnar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emen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lt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michel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em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andor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tl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b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onaliz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v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ci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co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62-4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33100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8/2159-8290.CD-16-1154]</w:t>
      </w:r>
    </w:p>
    <w:p w14:paraId="548C5078" w14:textId="306EFC7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8 </w:t>
      </w:r>
      <w:r w:rsidR="00553CC8" w:rsidRPr="004E497F">
        <w:rPr>
          <w:rFonts w:ascii="Book Antiqua" w:hAnsi="Book Antiqua"/>
          <w:b/>
          <w:bCs/>
        </w:rPr>
        <w:t>Port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rra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Le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rr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cep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ur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09-12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7280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16-020-0993-5]</w:t>
      </w:r>
    </w:p>
    <w:p w14:paraId="25F7DC5E" w14:textId="48985C3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39 </w:t>
      </w:r>
      <w:r w:rsidR="00553CC8" w:rsidRPr="004E497F">
        <w:rPr>
          <w:rFonts w:ascii="Book Antiqua" w:hAnsi="Book Antiqua"/>
          <w:b/>
          <w:bCs/>
        </w:rPr>
        <w:t>Fatehullah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6-25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91190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cb3312]</w:t>
      </w:r>
    </w:p>
    <w:p w14:paraId="30CDD4A5" w14:textId="2F314266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0 </w:t>
      </w:r>
      <w:r w:rsidR="00553CC8" w:rsidRPr="004E497F">
        <w:rPr>
          <w:rFonts w:ascii="Book Antiqua" w:hAnsi="Book Antiqua"/>
          <w:b/>
          <w:bCs/>
        </w:rPr>
        <w:t>Driehui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retzschm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tablish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-screen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pplication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to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80-340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9292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596-020-0379-4]</w:t>
      </w:r>
    </w:p>
    <w:p w14:paraId="63639741" w14:textId="25F9A744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1 </w:t>
      </w:r>
      <w:r w:rsidR="00553CC8" w:rsidRPr="004E497F">
        <w:rPr>
          <w:rFonts w:ascii="Book Antiqua" w:hAnsi="Book Antiqua"/>
          <w:b/>
          <w:bCs/>
        </w:rPr>
        <w:t>Elbadawy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manak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zakam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ch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kushi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shi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buta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b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noha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ugoma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ne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maw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u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-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ffec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metini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nderly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chanism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h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57-37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03461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0/15384047.2021.1919004]</w:t>
      </w:r>
    </w:p>
    <w:p w14:paraId="7EAE863B" w14:textId="20D9E2F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2 </w:t>
      </w:r>
      <w:r w:rsidR="00553CC8" w:rsidRPr="004E497F">
        <w:rPr>
          <w:rFonts w:ascii="Book Antiqua" w:hAnsi="Book Antiqua"/>
          <w:b/>
          <w:bCs/>
        </w:rPr>
        <w:t>X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H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echn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pplicatio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Hemat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1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2190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13045-018-0662-9]</w:t>
      </w:r>
    </w:p>
    <w:p w14:paraId="08607BAD" w14:textId="218BFDA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en-GB"/>
        </w:rPr>
        <w:t xml:space="preserve">143 </w:t>
      </w:r>
      <w:r w:rsidR="00553CC8" w:rsidRPr="004E497F">
        <w:rPr>
          <w:rFonts w:ascii="Book Antiqua" w:hAnsi="Book Antiqua"/>
          <w:b/>
          <w:bCs/>
          <w:lang w:val="en-GB"/>
        </w:rPr>
        <w:t>Rossi</w:t>
      </w:r>
      <w:r w:rsidR="005657FE" w:rsidRPr="004E497F">
        <w:rPr>
          <w:rFonts w:ascii="Book Antiqua" w:hAnsi="Book Antiqua"/>
          <w:b/>
          <w:bCs/>
          <w:lang w:val="en-GB"/>
        </w:rPr>
        <w:t xml:space="preserve"> </w:t>
      </w:r>
      <w:r w:rsidR="00553CC8" w:rsidRPr="004E497F">
        <w:rPr>
          <w:rFonts w:ascii="Book Antiqua" w:hAnsi="Book Antiqua"/>
          <w:b/>
          <w:bCs/>
          <w:lang w:val="en-GB"/>
        </w:rPr>
        <w:t>G</w:t>
      </w:r>
      <w:r w:rsidR="00553CC8" w:rsidRPr="004E497F">
        <w:rPr>
          <w:rFonts w:ascii="Book Antiqua" w:hAnsi="Book Antiqua"/>
          <w:lang w:val="en-GB"/>
        </w:rPr>
        <w:t>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Manfrin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A,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Lutolf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  <w:lang w:val="en-GB"/>
        </w:rPr>
        <w:t>MP.</w:t>
      </w:r>
      <w:r w:rsidR="005657FE" w:rsidRPr="004E497F">
        <w:rPr>
          <w:rFonts w:ascii="Book Antiqua" w:hAnsi="Book Antiqua"/>
          <w:lang w:val="en-GB"/>
        </w:rPr>
        <w:t xml:space="preserve"> </w:t>
      </w:r>
      <w:r w:rsidR="00553CC8" w:rsidRPr="004E497F">
        <w:rPr>
          <w:rFonts w:ascii="Book Antiqua" w:hAnsi="Book Antiqua"/>
        </w:rPr>
        <w:t>Progr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en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71-68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22829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576-018-0051-9]</w:t>
      </w:r>
    </w:p>
    <w:p w14:paraId="7875413C" w14:textId="64B1C40E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4 </w:t>
      </w:r>
      <w:r w:rsidR="00553CC8" w:rsidRPr="004E497F">
        <w:rPr>
          <w:rFonts w:ascii="Book Antiqua" w:hAnsi="Book Antiqua"/>
          <w:b/>
          <w:bCs/>
        </w:rPr>
        <w:t>Li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PDO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tform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cili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kin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rans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4784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12967-020-02677-2]</w:t>
      </w:r>
    </w:p>
    <w:p w14:paraId="45548D23" w14:textId="02CD376F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5 </w:t>
      </w:r>
      <w:r w:rsidR="00553CC8" w:rsidRPr="004E497F">
        <w:rPr>
          <w:rFonts w:ascii="Book Antiqua" w:hAnsi="Book Antiqua"/>
          <w:b/>
          <w:bCs/>
        </w:rPr>
        <w:t>Ork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W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hr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Goodw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lent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war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r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du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x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se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mbra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Exp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7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4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4-22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307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4/jem.145.1.204]</w:t>
      </w:r>
    </w:p>
    <w:p w14:paraId="57B758BF" w14:textId="5F69A1D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46 </w:t>
      </w:r>
      <w:r w:rsidR="00553CC8" w:rsidRPr="004E497F">
        <w:rPr>
          <w:rFonts w:ascii="Book Antiqua" w:hAnsi="Book Antiqua"/>
          <w:b/>
          <w:bCs/>
        </w:rPr>
        <w:t>Kleinm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H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gel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se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mbra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x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ctivit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Sem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78-38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597582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semcancer.2005.05.004]</w:t>
      </w:r>
    </w:p>
    <w:p w14:paraId="2FD479D8" w14:textId="6882A2E6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7 </w:t>
      </w:r>
      <w:r w:rsidR="00553CC8" w:rsidRPr="004E497F">
        <w:rPr>
          <w:rFonts w:ascii="Book Antiqua" w:hAnsi="Book Antiqua"/>
          <w:b/>
          <w:bCs/>
        </w:rPr>
        <w:t>Le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H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a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tracell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x-Bas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ydrog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ilor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C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mat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128-413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72479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21/acsbiomaterials.0c01801]</w:t>
      </w:r>
    </w:p>
    <w:p w14:paraId="055320E0" w14:textId="039CB0E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8 </w:t>
      </w:r>
      <w:r w:rsidR="00553CC8" w:rsidRPr="004E497F">
        <w:rPr>
          <w:rFonts w:ascii="Book Antiqua" w:hAnsi="Book Antiqua"/>
          <w:b/>
          <w:bCs/>
        </w:rPr>
        <w:t>Bento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G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naoutov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org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lein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blins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rigel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cove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C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mic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s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d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rug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li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9-8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-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99733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addr.2014.06.005]</w:t>
      </w:r>
    </w:p>
    <w:p w14:paraId="6120D6D6" w14:textId="30DB9EEC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49 </w:t>
      </w:r>
      <w:r w:rsidR="00553CC8" w:rsidRPr="004E497F">
        <w:rPr>
          <w:rFonts w:ascii="Book Antiqua" w:hAnsi="Book Antiqua"/>
          <w:b/>
          <w:bCs/>
        </w:rPr>
        <w:t>Dros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rthau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iehu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wy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stem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issu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to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7-35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79745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nprot.2016.006]</w:t>
      </w:r>
    </w:p>
    <w:p w14:paraId="43DEC90D" w14:textId="10026F9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0 </w:t>
      </w:r>
      <w:r w:rsidR="00553CC8" w:rsidRPr="004E497F">
        <w:rPr>
          <w:rFonts w:ascii="Book Antiqua" w:hAnsi="Book Antiqua"/>
          <w:b/>
          <w:bCs/>
        </w:rPr>
        <w:t>Cheai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hma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dade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shei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nz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llou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gh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elvizi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he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w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-Sabb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-Haj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-Saye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Khe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tablish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eatment-naï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82000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l.2021.13124]</w:t>
      </w:r>
    </w:p>
    <w:p w14:paraId="54D3D47C" w14:textId="5D0ABE3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1 </w:t>
      </w:r>
      <w:r w:rsidR="00553CC8" w:rsidRPr="004E497F">
        <w:rPr>
          <w:rFonts w:ascii="Book Antiqua" w:hAnsi="Book Antiqua"/>
          <w:b/>
          <w:bCs/>
        </w:rPr>
        <w:t>Monz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kimi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llou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t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ehy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ns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he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w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ugh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sse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ra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li-Muhtasi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Khe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iminoquin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hib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ffec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wo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ee-dimens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astroenter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787-481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615692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748/wjg.v28.i33.4787]</w:t>
      </w:r>
    </w:p>
    <w:p w14:paraId="5D8B6DF0" w14:textId="03FC675F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2 </w:t>
      </w:r>
      <w:r w:rsidR="00553CC8" w:rsidRPr="004E497F">
        <w:rPr>
          <w:rFonts w:ascii="Book Antiqua" w:hAnsi="Book Antiqua"/>
          <w:b/>
          <w:bCs/>
        </w:rPr>
        <w:t>Al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Bita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llou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nz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ns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he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ra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w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ugh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sse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Khe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li-Muhtasi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ymoquin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diosensitiz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(Basel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532651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90/cancers14061363]</w:t>
      </w:r>
    </w:p>
    <w:p w14:paraId="490588AC" w14:textId="4659E5D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3 </w:t>
      </w:r>
      <w:r w:rsidR="00553CC8" w:rsidRPr="004E497F">
        <w:rPr>
          <w:rFonts w:ascii="Book Antiqua" w:hAnsi="Book Antiqua"/>
          <w:b/>
          <w:bCs/>
        </w:rPr>
        <w:t>Y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apitul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fil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r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valu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-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tro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rans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log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124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5525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cti2.1248]</w:t>
      </w:r>
    </w:p>
    <w:p w14:paraId="74590B51" w14:textId="76AD59CA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54 </w:t>
      </w:r>
      <w:r w:rsidR="00553CC8"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u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onalized-Therap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vanc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d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(Weinh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210117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60522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advs.202101176]</w:t>
      </w:r>
    </w:p>
    <w:p w14:paraId="7ACEE8D1" w14:textId="78E0E1BF" w:rsidR="00553CC8" w:rsidRPr="004E497F" w:rsidRDefault="004F77C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5 </w:t>
      </w:r>
      <w:r w:rsidR="00553CC8" w:rsidRPr="004E497F">
        <w:rPr>
          <w:rFonts w:ascii="Book Antiqua" w:hAnsi="Book Antiqua"/>
          <w:b/>
          <w:bCs/>
        </w:rPr>
        <w:t>Cheait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hma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llou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dade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shei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-Haj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-Saye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ou-Khe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derm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c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nten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ol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716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19520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cell.2020.571677]</w:t>
      </w:r>
    </w:p>
    <w:p w14:paraId="6EC68512" w14:textId="3067872D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6 </w:t>
      </w:r>
      <w:r w:rsidR="00553CC8" w:rsidRPr="004E497F">
        <w:rPr>
          <w:rFonts w:ascii="Book Antiqua" w:hAnsi="Book Antiqua"/>
          <w:b/>
          <w:bCs/>
        </w:rPr>
        <w:t>Hu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earc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kthrough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405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86932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cell.2021.740574]</w:t>
      </w:r>
    </w:p>
    <w:p w14:paraId="50EBFA26" w14:textId="68607683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7 </w:t>
      </w:r>
      <w:r w:rsidR="00553CC8" w:rsidRPr="004E497F">
        <w:rPr>
          <w:rFonts w:ascii="Book Antiqua" w:hAnsi="Book Antiqua"/>
          <w:b/>
          <w:bCs/>
        </w:rPr>
        <w:t>Bos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ev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is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lleng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-Guid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ci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ci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11-10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61707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medj.2021.08.005]</w:t>
      </w:r>
    </w:p>
    <w:p w14:paraId="07E87254" w14:textId="61CE717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8 </w:t>
      </w:r>
      <w:r w:rsidR="00553CC8" w:rsidRPr="004E497F">
        <w:rPr>
          <w:rFonts w:ascii="Book Antiqua" w:hAnsi="Book Antiqua"/>
          <w:b/>
          <w:bCs/>
        </w:rPr>
        <w:t>Fo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t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nn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C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ns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u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ganoids-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ttleneck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rategi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mark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52726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86/s40364-022-00356-6]</w:t>
      </w:r>
    </w:p>
    <w:p w14:paraId="7B76B0EA" w14:textId="1F093ED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59 </w:t>
      </w:r>
      <w:r w:rsidR="00553CC8" w:rsidRPr="004E497F">
        <w:rPr>
          <w:rFonts w:ascii="Book Antiqua" w:hAnsi="Book Antiqua"/>
          <w:b/>
          <w:bCs/>
        </w:rPr>
        <w:t>Hurt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w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larman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om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rr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L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+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4(-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arl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enitor/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v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no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56-76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26849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j.bjc.6604242]</w:t>
      </w:r>
    </w:p>
    <w:p w14:paraId="136E0E40" w14:textId="272C7F1E" w:rsidR="00553CC8" w:rsidRPr="004E497F" w:rsidRDefault="0059241A">
      <w:pPr>
        <w:spacing w:line="360" w:lineRule="auto"/>
        <w:jc w:val="both"/>
        <w:rPr>
          <w:rFonts w:ascii="Book Antiqua" w:hAnsi="Book Antiqua"/>
          <w:lang w:val="es-MX"/>
        </w:rPr>
      </w:pPr>
      <w:r w:rsidRPr="004E497F">
        <w:rPr>
          <w:rFonts w:ascii="Book Antiqua" w:hAnsi="Book Antiqua"/>
        </w:rPr>
        <w:t xml:space="preserve">160 </w:t>
      </w:r>
      <w:r w:rsidR="00553CC8" w:rsidRPr="004E497F">
        <w:rPr>
          <w:rFonts w:ascii="Book Antiqua" w:hAnsi="Book Antiqua"/>
          <w:b/>
          <w:bCs/>
        </w:rPr>
        <w:t>Ook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denBussc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h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os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cConk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valacqu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q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CSC)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SC-rel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rv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n-invas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rin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m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te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  <w:lang w:val="es-MX"/>
        </w:rPr>
        <w:t>Br</w:t>
      </w:r>
      <w:r w:rsidR="005657FE" w:rsidRPr="004E497F">
        <w:rPr>
          <w:rFonts w:ascii="Book Antiqua" w:hAnsi="Book Antiqua"/>
          <w:i/>
          <w:iCs/>
          <w:lang w:val="es-MX"/>
        </w:rPr>
        <w:t xml:space="preserve"> </w:t>
      </w:r>
      <w:r w:rsidR="00553CC8" w:rsidRPr="004E497F">
        <w:rPr>
          <w:rFonts w:ascii="Book Antiqua" w:hAnsi="Book Antiqua"/>
          <w:i/>
          <w:iCs/>
          <w:lang w:val="es-MX"/>
        </w:rPr>
        <w:t>J</w:t>
      </w:r>
      <w:r w:rsidR="005657FE" w:rsidRPr="004E497F">
        <w:rPr>
          <w:rFonts w:ascii="Book Antiqua" w:hAnsi="Book Antiqua"/>
          <w:i/>
          <w:iCs/>
          <w:lang w:val="es-MX"/>
        </w:rPr>
        <w:t xml:space="preserve"> </w:t>
      </w:r>
      <w:r w:rsidR="00553CC8" w:rsidRPr="004E497F">
        <w:rPr>
          <w:rFonts w:ascii="Book Antiqua" w:hAnsi="Book Antiqua"/>
          <w:i/>
          <w:iCs/>
          <w:lang w:val="es-MX"/>
        </w:rPr>
        <w:t>Cancer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2018;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b/>
          <w:bCs/>
          <w:lang w:val="es-MX"/>
        </w:rPr>
        <w:t>119</w:t>
      </w:r>
      <w:r w:rsidR="00553CC8" w:rsidRPr="004E497F">
        <w:rPr>
          <w:rFonts w:ascii="Book Antiqua" w:hAnsi="Book Antiqua"/>
          <w:lang w:val="es-MX"/>
        </w:rPr>
        <w:t>: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961-970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[PMID: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30327565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DOI: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10.1038/s41416-018-0291-7]</w:t>
      </w:r>
    </w:p>
    <w:p w14:paraId="00256FDE" w14:textId="1F8C0A20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  <w:lang w:val="es-MX"/>
        </w:rPr>
        <w:lastRenderedPageBreak/>
        <w:t xml:space="preserve">161 </w:t>
      </w:r>
      <w:r w:rsidR="00553CC8" w:rsidRPr="004E497F">
        <w:rPr>
          <w:rFonts w:ascii="Book Antiqua" w:hAnsi="Book Antiqua"/>
          <w:b/>
          <w:bCs/>
          <w:lang w:val="es-MX"/>
        </w:rPr>
        <w:t>Vázquez-Iglesias</w:t>
      </w:r>
      <w:r w:rsidR="005657FE" w:rsidRPr="004E497F">
        <w:rPr>
          <w:rFonts w:ascii="Book Antiqua" w:hAnsi="Book Antiqua"/>
          <w:b/>
          <w:bCs/>
          <w:lang w:val="es-MX"/>
        </w:rPr>
        <w:t xml:space="preserve"> </w:t>
      </w:r>
      <w:r w:rsidR="00553CC8" w:rsidRPr="004E497F">
        <w:rPr>
          <w:rFonts w:ascii="Book Antiqua" w:hAnsi="Book Antiqua"/>
          <w:b/>
          <w:bCs/>
          <w:lang w:val="es-MX"/>
        </w:rPr>
        <w:t>L</w:t>
      </w:r>
      <w:r w:rsidR="00553CC8" w:rsidRPr="004E497F">
        <w:rPr>
          <w:rFonts w:ascii="Book Antiqua" w:hAnsi="Book Antiqua"/>
          <w:lang w:val="es-MX"/>
        </w:rPr>
        <w:t>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Barcia-Castro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L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Rodríguez-Quiroga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M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Páez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de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la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Cadena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M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Rodríguez-Berrocal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J,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Cordero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  <w:lang w:val="es-MX"/>
        </w:rPr>
        <w:t>OJ.</w:t>
      </w:r>
      <w:r w:rsidR="005657FE" w:rsidRPr="004E497F">
        <w:rPr>
          <w:rFonts w:ascii="Book Antiqua" w:hAnsi="Book Antiqua"/>
          <w:lang w:val="es-MX"/>
        </w:rPr>
        <w:t xml:space="preserve"> </w:t>
      </w:r>
      <w:r w:rsidR="00553CC8"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fi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here-deriv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gges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plex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6(+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set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p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28527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242/bio.041673]</w:t>
      </w:r>
    </w:p>
    <w:p w14:paraId="3741371F" w14:textId="34BDF5AB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2 </w:t>
      </w:r>
      <w:r w:rsidR="00553CC8" w:rsidRPr="004E497F">
        <w:rPr>
          <w:rFonts w:ascii="Book Antiqua" w:hAnsi="Book Antiqua"/>
          <w:b/>
          <w:bCs/>
        </w:rPr>
        <w:t>El-Benhawy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s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hm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u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hal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Z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ab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veratr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diosensitiz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dioresista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PC-3)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sia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a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re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823-383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96756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1557/APJCP.2021.22.12.3823]</w:t>
      </w:r>
    </w:p>
    <w:p w14:paraId="5BEC5ED4" w14:textId="18219C6C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3 </w:t>
      </w:r>
      <w:r w:rsidR="00553CC8" w:rsidRPr="004E497F">
        <w:rPr>
          <w:rFonts w:ascii="Book Antiqua" w:hAnsi="Book Antiqua"/>
          <w:b/>
          <w:bCs/>
        </w:rPr>
        <w:t>Zo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teom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para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astroenter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76-128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4553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748/wjg.v17.i10.1276]</w:t>
      </w:r>
    </w:p>
    <w:p w14:paraId="15FEC695" w14:textId="75341858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4 </w:t>
      </w:r>
      <w:r w:rsidR="00553CC8" w:rsidRPr="004E497F">
        <w:rPr>
          <w:rFonts w:ascii="Book Antiqua" w:hAnsi="Book Antiqua"/>
          <w:b/>
          <w:bCs/>
        </w:rPr>
        <w:t>Gardell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ss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ipoll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ria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ndin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cot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zz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rtoli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ffer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lycosy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la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se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β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grin-medi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raction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7-2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06806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11/cas.14700]</w:t>
      </w:r>
    </w:p>
    <w:p w14:paraId="6A14F441" w14:textId="2E377B2F" w:rsidR="00553CC8" w:rsidRPr="004E497F" w:rsidRDefault="0059241A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5 </w:t>
      </w:r>
      <w:r w:rsidR="00553CC8" w:rsidRPr="004E497F">
        <w:rPr>
          <w:rFonts w:ascii="Book Antiqua" w:hAnsi="Book Antiqua"/>
          <w:b/>
          <w:bCs/>
        </w:rPr>
        <w:t>Senbanj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llaia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ltifuncti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rfa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v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32630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cell.2017.00018]</w:t>
      </w:r>
    </w:p>
    <w:p w14:paraId="40EB4F4F" w14:textId="7C5F00A0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6 </w:t>
      </w:r>
      <w:r w:rsidR="00553CC8" w:rsidRPr="004E497F">
        <w:rPr>
          <w:rFonts w:ascii="Book Antiqua" w:hAnsi="Book Antiqua"/>
          <w:b/>
          <w:bCs/>
        </w:rPr>
        <w:t>T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W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form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i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du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R-70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hibi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7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994-600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27395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11/jcmm.14462]</w:t>
      </w:r>
    </w:p>
    <w:p w14:paraId="1E4E608B" w14:textId="06A6D70D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7 </w:t>
      </w:r>
      <w:r w:rsidR="00553CC8" w:rsidRPr="004E497F">
        <w:rPr>
          <w:rFonts w:ascii="Book Antiqua" w:hAnsi="Book Antiqua"/>
          <w:b/>
          <w:bCs/>
        </w:rPr>
        <w:t>Li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-CD4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bod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g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Fro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0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48444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89/fimmu.2017.00404]</w:t>
      </w:r>
    </w:p>
    <w:p w14:paraId="3FDA7BFA" w14:textId="6C31CFEF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68 </w:t>
      </w:r>
      <w:r w:rsidR="00553CC8" w:rsidRPr="004E497F">
        <w:rPr>
          <w:rFonts w:ascii="Book Antiqua" w:hAnsi="Book Antiqua"/>
          <w:b/>
          <w:bCs/>
        </w:rPr>
        <w:t>Hooglan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rhoe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ob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hrö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ldha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w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nst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end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lid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α6-integ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edic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n-aggress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88-49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3753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pros.22768]</w:t>
      </w:r>
    </w:p>
    <w:p w14:paraId="3BD30A99" w14:textId="05E92078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69 </w:t>
      </w:r>
      <w:r w:rsidR="00553CC8" w:rsidRPr="004E497F">
        <w:rPr>
          <w:rFonts w:ascii="Book Antiqua" w:hAnsi="Book Antiqua"/>
          <w:b/>
          <w:bCs/>
        </w:rPr>
        <w:t>Botchkin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IL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weh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ivadenei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rpe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awfor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ufou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yf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tchkin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I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typ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populatio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nom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enomic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teom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-2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451087]</w:t>
      </w:r>
    </w:p>
    <w:p w14:paraId="2A4A7530" w14:textId="0A54215C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0 </w:t>
      </w:r>
      <w:r w:rsidR="00553CC8" w:rsidRPr="004E497F">
        <w:rPr>
          <w:rFonts w:ascii="Book Antiqua" w:hAnsi="Book Antiqua"/>
          <w:b/>
          <w:bCs/>
        </w:rPr>
        <w:t>Mart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valu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vea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rre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lin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u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2-2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17349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r.2013.2813]</w:t>
      </w:r>
    </w:p>
    <w:p w14:paraId="057E719B" w14:textId="6223CE21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1 </w:t>
      </w:r>
      <w:r w:rsidR="00553CC8"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n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lber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sterda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valhei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udernac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dentific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racteriz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ima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Lo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5702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46918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371/journal.pone.0057020]</w:t>
      </w:r>
    </w:p>
    <w:p w14:paraId="5ED8FF81" w14:textId="02D4C306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2 </w:t>
      </w:r>
      <w:r w:rsidR="00553CC8" w:rsidRPr="004E497F">
        <w:rPr>
          <w:rFonts w:ascii="Book Antiqua" w:hAnsi="Book Antiqua"/>
          <w:b/>
          <w:bCs/>
        </w:rPr>
        <w:t>Marcinkiewicz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otl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oorji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ls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s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rahams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legrucc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gh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da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ng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ro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review)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-1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9560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ijo.2011.1212]</w:t>
      </w:r>
    </w:p>
    <w:p w14:paraId="2BA2E8CE" w14:textId="10DA6972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3 </w:t>
      </w:r>
      <w:r w:rsidR="00553CC8"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TCH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tinu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n-Sma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7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82-309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841648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8/0008-5472.CAN-16-1633]</w:t>
      </w:r>
    </w:p>
    <w:p w14:paraId="23C9E64D" w14:textId="2FB692AC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4 </w:t>
      </w:r>
      <w:r w:rsidR="00553CC8" w:rsidRPr="004E497F">
        <w:rPr>
          <w:rFonts w:ascii="Book Antiqua" w:hAnsi="Book Antiqua"/>
          <w:b/>
          <w:bCs/>
        </w:rPr>
        <w:t>Su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X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s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53-depend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5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tribu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racterist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a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2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74360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19-018-0541-x]</w:t>
      </w:r>
    </w:p>
    <w:p w14:paraId="1394EC0C" w14:textId="7D6642EC" w:rsidR="00553CC8" w:rsidRPr="004E497F" w:rsidRDefault="007B6DFD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5 </w:t>
      </w:r>
      <w:r w:rsidR="00553CC8" w:rsidRPr="004E497F">
        <w:rPr>
          <w:rFonts w:ascii="Book Antiqua" w:hAnsi="Book Antiqua"/>
          <w:b/>
          <w:bCs/>
        </w:rPr>
        <w:t>Geme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rabel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rb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accarin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ambo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onco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liz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e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ecchi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lvato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66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ov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olati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len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l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row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vo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29-73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02717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cncr.27794]</w:t>
      </w:r>
    </w:p>
    <w:p w14:paraId="7B4F1F9A" w14:textId="24FBA9A3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372F70">
        <w:rPr>
          <w:rFonts w:ascii="Book Antiqua" w:hAnsi="Book Antiqua"/>
          <w:lang w:val="it-IT"/>
        </w:rPr>
        <w:lastRenderedPageBreak/>
        <w:t xml:space="preserve">176 </w:t>
      </w:r>
      <w:r w:rsidR="00553CC8" w:rsidRPr="00372F70">
        <w:rPr>
          <w:rFonts w:ascii="Book Antiqua" w:hAnsi="Book Antiqua"/>
          <w:b/>
          <w:bCs/>
          <w:lang w:val="it-IT"/>
        </w:rPr>
        <w:t>Dzobo</w:t>
      </w:r>
      <w:r w:rsidR="005657FE" w:rsidRPr="00372F70">
        <w:rPr>
          <w:rFonts w:ascii="Book Antiqua" w:hAnsi="Book Antiqua"/>
          <w:b/>
          <w:bCs/>
          <w:lang w:val="it-IT"/>
        </w:rPr>
        <w:t xml:space="preserve"> </w:t>
      </w:r>
      <w:r w:rsidR="00553CC8" w:rsidRPr="00372F70">
        <w:rPr>
          <w:rFonts w:ascii="Book Antiqua" w:hAnsi="Book Antiqua"/>
          <w:b/>
          <w:bCs/>
          <w:lang w:val="it-IT"/>
        </w:rPr>
        <w:t>K</w:t>
      </w:r>
      <w:r w:rsidR="00553CC8" w:rsidRPr="00372F70">
        <w:rPr>
          <w:rFonts w:ascii="Book Antiqua" w:hAnsi="Book Antiqua"/>
          <w:lang w:val="it-IT"/>
        </w:rPr>
        <w:t>,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Ganz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C,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Thomford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NE,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Senthebane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372F70">
        <w:rPr>
          <w:rFonts w:ascii="Book Antiqua" w:hAnsi="Book Antiqua"/>
          <w:lang w:val="it-IT"/>
        </w:rPr>
        <w:t>DA.</w:t>
      </w:r>
      <w:r w:rsidR="005657FE" w:rsidRPr="00372F70">
        <w:rPr>
          <w:rFonts w:ascii="Book Antiqua" w:hAnsi="Book Antiqua"/>
          <w:lang w:val="it-IT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i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rviv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utcomes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sso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gra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agnost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ext-Gen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MIC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1-9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17008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89/omi.2020.0185]</w:t>
      </w:r>
    </w:p>
    <w:p w14:paraId="257C550D" w14:textId="37AC88A0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7 </w:t>
      </w:r>
      <w:r w:rsidR="00553CC8" w:rsidRPr="004E497F">
        <w:rPr>
          <w:rFonts w:ascii="Book Antiqua" w:hAnsi="Book Antiqua"/>
          <w:b/>
          <w:bCs/>
        </w:rPr>
        <w:t>Abugoma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A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badaw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maw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u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erg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igenesi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therapy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t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96355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90/cells9010235]</w:t>
      </w:r>
    </w:p>
    <w:p w14:paraId="2DD7A22D" w14:textId="000624F0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8 </w:t>
      </w:r>
      <w:r w:rsidR="00553CC8" w:rsidRPr="004E497F">
        <w:rPr>
          <w:rFonts w:ascii="Book Antiqua" w:hAnsi="Book Antiqua"/>
          <w:b/>
          <w:bCs/>
        </w:rPr>
        <w:t>Foster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B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ai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ble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er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117/c-ki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-Medi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eut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medicin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51804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390/biomedicines6010031]</w:t>
      </w:r>
    </w:p>
    <w:p w14:paraId="447552A4" w14:textId="606DA7DF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79 </w:t>
      </w:r>
      <w:r w:rsidR="00553CC8" w:rsidRPr="004E497F">
        <w:rPr>
          <w:rFonts w:ascii="Book Antiqua" w:hAnsi="Book Antiqua"/>
          <w:b/>
          <w:bCs/>
        </w:rPr>
        <w:t>Yi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suji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nd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kasak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o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rai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o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iya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suji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ekaw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w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jinag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inz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tab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shi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iji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keha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ffective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-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L-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noclo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tibod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bin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therap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551-155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62584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ijo.2015.2851]</w:t>
      </w:r>
    </w:p>
    <w:p w14:paraId="63F0438E" w14:textId="55F60792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0 </w:t>
      </w:r>
      <w:r w:rsidR="00553CC8" w:rsidRPr="004E497F">
        <w:rPr>
          <w:rFonts w:ascii="Book Antiqua" w:hAnsi="Book Antiqua"/>
          <w:b/>
          <w:bCs/>
        </w:rPr>
        <w:t>Sorrentin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iumm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'Antoni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ie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anut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rd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da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l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rleukin-3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ed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XCL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L2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utocr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op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ap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textur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utcom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th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466363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36/jitc-2021-002966]</w:t>
      </w:r>
    </w:p>
    <w:p w14:paraId="135C8098" w14:textId="2DE6C1A5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1 </w:t>
      </w:r>
      <w:r w:rsidR="00553CC8" w:rsidRPr="004E497F">
        <w:rPr>
          <w:rFonts w:ascii="Book Antiqua" w:hAnsi="Book Antiqua"/>
          <w:b/>
          <w:bCs/>
        </w:rPr>
        <w:t>Zh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erpla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etwe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flammator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croenviron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Let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79-68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96313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l.2018.8716]</w:t>
      </w:r>
    </w:p>
    <w:p w14:paraId="5EBE112C" w14:textId="606D819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2 </w:t>
      </w:r>
      <w:r w:rsidR="00553CC8" w:rsidRPr="004E497F">
        <w:rPr>
          <w:rFonts w:ascii="Book Antiqua" w:hAnsi="Book Antiqua"/>
          <w:b/>
          <w:bCs/>
        </w:rPr>
        <w:t>Mărgaritescu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iric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rc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ărbăl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ârtână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ăfto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133/CD166/Ki-6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ip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ofluoresce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sessm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uta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cinom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Gastrointest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Liv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3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61-17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949608]</w:t>
      </w:r>
    </w:p>
    <w:p w14:paraId="3CA5A98A" w14:textId="7435470B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3 </w:t>
      </w:r>
      <w:r w:rsidR="00553CC8" w:rsidRPr="004E497F">
        <w:rPr>
          <w:rFonts w:ascii="Book Antiqua" w:hAnsi="Book Antiqua"/>
          <w:b/>
          <w:bCs/>
        </w:rPr>
        <w:t>Ga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X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Z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v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bolis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rap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Worl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295-130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31239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4252/wjsc.v12.i11.1295]</w:t>
      </w:r>
    </w:p>
    <w:p w14:paraId="3A65E3D5" w14:textId="7F1CFD95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184 </w:t>
      </w:r>
      <w:r w:rsidR="00553CC8" w:rsidRPr="004E497F">
        <w:rPr>
          <w:rFonts w:ascii="Book Antiqua" w:hAnsi="Book Antiqua"/>
          <w:b/>
          <w:bCs/>
        </w:rPr>
        <w:t>Bry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T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ro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dhe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witch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l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mena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hilo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ran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Lon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Bi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7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004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53309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98/rstb.2014.0042]</w:t>
      </w:r>
    </w:p>
    <w:p w14:paraId="71E22DE7" w14:textId="5EAA1146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5 </w:t>
      </w:r>
      <w:r w:rsidR="00553CC8" w:rsidRPr="004E497F">
        <w:rPr>
          <w:rFonts w:ascii="Book Antiqua" w:hAnsi="Book Antiqua"/>
          <w:b/>
          <w:bCs/>
        </w:rPr>
        <w:t>Wa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uerce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hib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dehy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hydrogen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A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ALDH1A1)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k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yp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CXCR4)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c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MUC1)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dhe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(EpCAM)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oni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12-42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3532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2659/MSM.908022]</w:t>
      </w:r>
    </w:p>
    <w:p w14:paraId="0D07FAB8" w14:textId="7D3775B7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6 </w:t>
      </w:r>
      <w:r w:rsidR="00553CC8" w:rsidRPr="004E497F">
        <w:rPr>
          <w:rFonts w:ascii="Book Antiqua" w:hAnsi="Book Antiqua"/>
          <w:b/>
          <w:bCs/>
        </w:rPr>
        <w:t>Kirkland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C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yp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la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hibi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fferenti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typ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rcino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B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0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0-32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56823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j.bjc.6605143]</w:t>
      </w:r>
    </w:p>
    <w:p w14:paraId="062A2BCE" w14:textId="70AD0DA5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7 </w:t>
      </w:r>
      <w:r w:rsidR="00553CC8" w:rsidRPr="004E497F">
        <w:rPr>
          <w:rFonts w:ascii="Book Antiqua" w:hAnsi="Book Antiqua"/>
          <w:b/>
          <w:bCs/>
        </w:rPr>
        <w:t>Hirashim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obay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chid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kamu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motsu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tsumo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kizawa-Shirasaw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okoya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nn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sa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fi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programm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-lik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ntain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ltur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issue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7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97-70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28408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7/s00441-018-2933-8]</w:t>
      </w:r>
    </w:p>
    <w:p w14:paraId="1ADF31D7" w14:textId="75408A1E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8 </w:t>
      </w:r>
      <w:r w:rsidR="00553CC8" w:rsidRPr="004E497F">
        <w:rPr>
          <w:rFonts w:ascii="Book Antiqua" w:hAnsi="Book Antiqua"/>
          <w:b/>
          <w:bCs/>
        </w:rPr>
        <w:t>Sern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N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Álam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mes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nokurov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ánchez-Garcí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nzue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allard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ésped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ázque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llaver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ngu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de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nostructur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oxi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ec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stru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rug-resista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XCR4(+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ontr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leas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2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96-10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93105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jconrel.2020.01.019]</w:t>
      </w:r>
    </w:p>
    <w:p w14:paraId="7F87BAD3" w14:textId="2B50933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89 </w:t>
      </w:r>
      <w:r w:rsidR="00553CC8" w:rsidRPr="004E497F">
        <w:rPr>
          <w:rFonts w:ascii="Book Antiqua" w:hAnsi="Book Antiqua"/>
          <w:b/>
          <w:bCs/>
        </w:rPr>
        <w:t>Y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yotsug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asch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tzkor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gie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inher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en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yg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gn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uantitativ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osphoproteom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aly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vea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ystem-w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gnal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hw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strea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DF-1/CXCR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c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Nat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Aca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U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1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2182-E219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478254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73/pnas.1404943111]</w:t>
      </w:r>
    </w:p>
    <w:p w14:paraId="151739ED" w14:textId="608C0A44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0 </w:t>
      </w:r>
      <w:r w:rsidR="00553CC8" w:rsidRPr="004E497F">
        <w:rPr>
          <w:rFonts w:ascii="Book Antiqua" w:hAnsi="Book Antiqua"/>
          <w:b/>
          <w:bCs/>
        </w:rPr>
        <w:t>Xi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Z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o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H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CG2-medit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ltidru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anc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-initi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pac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d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ro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re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4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66-668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70-67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42758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9/000368842]</w:t>
      </w:r>
    </w:p>
    <w:p w14:paraId="3715E395" w14:textId="3B05058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1 </w:t>
      </w:r>
      <w:r w:rsidR="00553CC8" w:rsidRPr="004E497F">
        <w:rPr>
          <w:rFonts w:ascii="Book Antiqua" w:hAnsi="Book Antiqua"/>
          <w:b/>
          <w:bCs/>
        </w:rPr>
        <w:t>Das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kherj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tterj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m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atter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nhan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mosensitiv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OX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BCG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lastRenderedPageBreak/>
        <w:t>Wedelolactone-encapsula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noparticle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Th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8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80-69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58755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8/1535-7163.MCT-18-0409]</w:t>
      </w:r>
    </w:p>
    <w:p w14:paraId="5DC8A497" w14:textId="4F408AA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2 </w:t>
      </w:r>
      <w:r w:rsidR="00553CC8" w:rsidRPr="004E497F">
        <w:rPr>
          <w:rFonts w:ascii="Book Antiqua" w:hAnsi="Book Antiqua"/>
          <w:b/>
          <w:bCs/>
        </w:rPr>
        <w:t>Gre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w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hali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i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o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tir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nerje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n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haradwa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hapat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hapat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ctinomyc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elmisart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mbin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rge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nt/Bet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ten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thwa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Sci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1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79678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598-019-54266-z]</w:t>
      </w:r>
    </w:p>
    <w:p w14:paraId="755F3069" w14:textId="7CCF676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3 </w:t>
      </w:r>
      <w:r w:rsidR="00553CC8" w:rsidRPr="004E497F">
        <w:rPr>
          <w:rFonts w:ascii="Book Antiqua" w:hAnsi="Book Antiqua"/>
          <w:b/>
          <w:bCs/>
        </w:rPr>
        <w:t>L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C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rnande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h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sie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acri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du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g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veolin-1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eath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D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3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168581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s41419-019-2066-3]</w:t>
      </w:r>
    </w:p>
    <w:p w14:paraId="5FD11A23" w14:textId="7A255AD8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4 </w:t>
      </w:r>
      <w:r w:rsidR="00553CC8" w:rsidRPr="004E497F">
        <w:rPr>
          <w:rFonts w:ascii="Book Antiqua" w:hAnsi="Book Antiqua"/>
          <w:b/>
          <w:bCs/>
        </w:rPr>
        <w:t>Wong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N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j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apo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zi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ayaseke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ut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mplific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C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etastas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P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evelopmen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targ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6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3115-8313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78251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8632/oncotarget.13073]</w:t>
      </w:r>
    </w:p>
    <w:p w14:paraId="73E4A36D" w14:textId="26428292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5 </w:t>
      </w:r>
      <w:r w:rsidR="00553CC8" w:rsidRPr="004E497F">
        <w:rPr>
          <w:rFonts w:ascii="Book Antiqua" w:hAnsi="Book Antiqua"/>
          <w:b/>
          <w:bCs/>
        </w:rPr>
        <w:t>Gu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u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UC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y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ssen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o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mmun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ccin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mmunopharmac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8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663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47087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intimp.2020.106631]</w:t>
      </w:r>
    </w:p>
    <w:p w14:paraId="255E9053" w14:textId="06C9FDA0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6 </w:t>
      </w:r>
      <w:r w:rsidR="00553CC8" w:rsidRPr="004E497F">
        <w:rPr>
          <w:rFonts w:ascii="Book Antiqua" w:hAnsi="Book Antiqua"/>
          <w:b/>
          <w:bCs/>
        </w:rPr>
        <w:t>Bae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M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k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ewe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ieman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W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-cadhe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lasticit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vasi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A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1-8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968440]</w:t>
      </w:r>
    </w:p>
    <w:p w14:paraId="37D38038" w14:textId="09CF90F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7 </w:t>
      </w:r>
      <w:r w:rsidR="00553CC8" w:rsidRPr="004E497F">
        <w:rPr>
          <w:rFonts w:ascii="Book Antiqua" w:hAnsi="Book Antiqua"/>
          <w:b/>
          <w:bCs/>
        </w:rPr>
        <w:t>Tamur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sob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riyam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kan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kushig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kai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usab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kenak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ek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kamu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kash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b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</w:t>
      </w:r>
      <w:r w:rsidR="00553CC8" w:rsidRPr="004E497F">
        <w:rPr>
          <w:rFonts w:ascii="Book Antiqua" w:hAnsi="Book Antiqua"/>
        </w:rPr>
        <w:noBreakHyphen/>
        <w:t>cadher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lif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ANO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Re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8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4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693-70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984528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3892/or.2018.6464]</w:t>
      </w:r>
    </w:p>
    <w:p w14:paraId="47EAA36F" w14:textId="6AEBCB49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8 </w:t>
      </w:r>
      <w:r w:rsidR="00553CC8" w:rsidRPr="004E497F">
        <w:rPr>
          <w:rFonts w:ascii="Book Antiqua" w:hAnsi="Book Antiqua"/>
          <w:b/>
          <w:bCs/>
        </w:rPr>
        <w:t>Yu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E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e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se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b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rnande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ia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ittl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sie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B2I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henotyp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dul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ac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EB1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Oncogen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3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741-275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04330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38/onc.2014.215]</w:t>
      </w:r>
    </w:p>
    <w:p w14:paraId="0F8CB0EB" w14:textId="559637A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199 </w:t>
      </w:r>
      <w:r w:rsidR="00553CC8" w:rsidRPr="004E497F">
        <w:rPr>
          <w:rFonts w:ascii="Book Antiqua" w:hAnsi="Book Antiqua"/>
          <w:b/>
          <w:bCs/>
        </w:rPr>
        <w:t>Yu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W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o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Q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h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APK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mot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lastRenderedPageBreak/>
        <w:t>proc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ctiv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EB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lorect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Med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(Berl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9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9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89-10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04603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7/s00109-018-1716-8]</w:t>
      </w:r>
    </w:p>
    <w:p w14:paraId="236BE7D0" w14:textId="2588BADB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0 </w:t>
      </w:r>
      <w:r w:rsidR="00553CC8" w:rsidRPr="004E497F">
        <w:rPr>
          <w:rFonts w:ascii="Book Antiqua" w:hAnsi="Book Antiqua"/>
          <w:b/>
          <w:bCs/>
        </w:rPr>
        <w:t>Preca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BT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jda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c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dararaj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fannstie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ur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lln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op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U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umm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ablet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abletz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ml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P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enfor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s/ZEB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eedback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op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intain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perti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5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37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566-257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6077342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ijc.29642]</w:t>
      </w:r>
    </w:p>
    <w:p w14:paraId="7DA8D221" w14:textId="6E3F6757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1 </w:t>
      </w:r>
      <w:r w:rsidR="00553CC8" w:rsidRPr="004E497F">
        <w:rPr>
          <w:rFonts w:ascii="Book Antiqua" w:hAnsi="Book Antiqua"/>
          <w:b/>
          <w:bCs/>
        </w:rPr>
        <w:t>Qi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J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aff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oy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et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lhoun-Davi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lapatt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vanov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ranen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V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SA(-/lo)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op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rbo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elf-renew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ong-ter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umor-propagat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a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si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strati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tem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2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56-569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256007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stem.2012.03.009]</w:t>
      </w:r>
    </w:p>
    <w:p w14:paraId="50922556" w14:textId="4CDA50FC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2 </w:t>
      </w:r>
      <w:r w:rsidR="00553CC8" w:rsidRPr="004E497F">
        <w:rPr>
          <w:rFonts w:ascii="Book Antiqua" w:hAnsi="Book Antiqua"/>
          <w:b/>
          <w:bCs/>
        </w:rPr>
        <w:t>Garraway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IP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r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ern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oldste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h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ai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a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S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it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ub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N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u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here-form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prese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se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as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ithel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pab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land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ener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vivo</w:t>
      </w:r>
      <w:r w:rsidR="00553CC8" w:rsidRPr="004E497F">
        <w:rPr>
          <w:rFonts w:ascii="Book Antiqua" w:hAnsi="Book Antiqua"/>
        </w:rPr>
        <w:t>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491-501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9938015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02/pros.21083]</w:t>
      </w:r>
    </w:p>
    <w:p w14:paraId="11AF3D12" w14:textId="61396E74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3 </w:t>
      </w:r>
      <w:r w:rsidR="00553CC8" w:rsidRPr="004E497F">
        <w:rPr>
          <w:rFonts w:ascii="Book Antiqua" w:hAnsi="Book Antiqua"/>
          <w:b/>
          <w:bCs/>
        </w:rPr>
        <w:t>Cha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K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olkm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P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eissm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ladd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visite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volv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oncep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urr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Op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Ur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20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93-39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65728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97/MOU.0b013e32833cc9df]</w:t>
      </w:r>
    </w:p>
    <w:p w14:paraId="0AC69370" w14:textId="78B90F94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4 </w:t>
      </w:r>
      <w:r w:rsidR="00553CC8" w:rsidRPr="004E497F">
        <w:rPr>
          <w:rFonts w:ascii="Book Antiqua" w:hAnsi="Book Antiqua"/>
          <w:b/>
          <w:bCs/>
        </w:rPr>
        <w:t>Ricardo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S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ieira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Gerhar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eitã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in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meselle-Teijeir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ilanezi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chmit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ed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J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arker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44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D2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LDH1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istribu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ith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rinsic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ubtype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J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lin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Patho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64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937-94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1680574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36/jcp.2011.090456]</w:t>
      </w:r>
    </w:p>
    <w:p w14:paraId="7F12F67E" w14:textId="2A6CFFFE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5 </w:t>
      </w:r>
      <w:r w:rsidR="00553CC8"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X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ycaj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K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G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ew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sight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to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s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Cycl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13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2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579-58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337044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4161/cc.23721]</w:t>
      </w:r>
    </w:p>
    <w:p w14:paraId="15873291" w14:textId="50AFDC47" w:rsidR="00553CC8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t xml:space="preserve">206 </w:t>
      </w:r>
      <w:r w:rsidR="00553CC8" w:rsidRPr="004E497F">
        <w:rPr>
          <w:rFonts w:ascii="Book Antiqua" w:hAnsi="Book Antiqua"/>
          <w:b/>
          <w:bCs/>
        </w:rPr>
        <w:t>Shi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R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Niu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X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Zh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H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h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Wa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Y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wnregula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ytokerat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8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duce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ell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arti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M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temness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hrough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creas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pCAM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reas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Cel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Sign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0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76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9810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06979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016/j.cellsig.2020.109810]</w:t>
      </w:r>
    </w:p>
    <w:p w14:paraId="5E14B105" w14:textId="77777777" w:rsidR="00806569" w:rsidRPr="004E497F" w:rsidRDefault="00523150">
      <w:pPr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hAnsi="Book Antiqua"/>
        </w:rPr>
        <w:lastRenderedPageBreak/>
        <w:t xml:space="preserve">207 </w:t>
      </w:r>
      <w:r w:rsidR="00553CC8" w:rsidRPr="004E497F">
        <w:rPr>
          <w:rFonts w:ascii="Book Antiqua" w:hAnsi="Book Antiqua"/>
          <w:b/>
          <w:bCs/>
        </w:rPr>
        <w:t>Chen</w:t>
      </w:r>
      <w:r w:rsidR="005657FE" w:rsidRPr="004E497F">
        <w:rPr>
          <w:rFonts w:ascii="Book Antiqua" w:hAnsi="Book Antiqua"/>
          <w:b/>
          <w:bCs/>
        </w:rPr>
        <w:t xml:space="preserve"> </w:t>
      </w:r>
      <w:r w:rsidR="00553CC8" w:rsidRPr="004E497F">
        <w:rPr>
          <w:rFonts w:ascii="Book Antiqua" w:hAnsi="Book Antiqua"/>
          <w:b/>
          <w:bCs/>
        </w:rPr>
        <w:t>Y</w:t>
      </w:r>
      <w:r w:rsidR="00553CC8" w:rsidRPr="004E497F">
        <w:rPr>
          <w:rFonts w:ascii="Book Antiqua" w:hAnsi="Book Antiqua"/>
        </w:rPr>
        <w:t>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La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T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Molecula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rigi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Express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gulation,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Biological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Functio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of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Androge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Receptor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Splicing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Varia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7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in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Prostate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Cancer.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i/>
          <w:iCs/>
        </w:rPr>
        <w:t>Urol</w:t>
      </w:r>
      <w:r w:rsidR="005657FE" w:rsidRPr="004E497F">
        <w:rPr>
          <w:rFonts w:ascii="Book Antiqua" w:hAnsi="Book Antiqua"/>
          <w:i/>
          <w:iCs/>
        </w:rPr>
        <w:t xml:space="preserve"> </w:t>
      </w:r>
      <w:r w:rsidR="00553CC8" w:rsidRPr="004E497F">
        <w:rPr>
          <w:rFonts w:ascii="Book Antiqua" w:hAnsi="Book Antiqua"/>
          <w:i/>
          <w:iCs/>
        </w:rPr>
        <w:t>Int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2021;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  <w:b/>
          <w:bCs/>
        </w:rPr>
        <w:t>105</w:t>
      </w:r>
      <w:r w:rsidR="00553CC8" w:rsidRPr="004E497F">
        <w:rPr>
          <w:rFonts w:ascii="Book Antiqua" w:hAnsi="Book Antiqua"/>
        </w:rPr>
        <w:t>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37-353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[PMID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32957106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DOI:</w:t>
      </w:r>
      <w:r w:rsidR="005657FE" w:rsidRPr="004E497F">
        <w:rPr>
          <w:rFonts w:ascii="Book Antiqua" w:hAnsi="Book Antiqua"/>
        </w:rPr>
        <w:t xml:space="preserve"> </w:t>
      </w:r>
      <w:r w:rsidR="00553CC8" w:rsidRPr="004E497F">
        <w:rPr>
          <w:rFonts w:ascii="Book Antiqua" w:hAnsi="Book Antiqua"/>
        </w:rPr>
        <w:t>10.1159/000510124]</w:t>
      </w:r>
    </w:p>
    <w:p w14:paraId="1DE418EB" w14:textId="529CA28C" w:rsidR="00806569" w:rsidRPr="004E497F" w:rsidRDefault="00806569">
      <w:pPr>
        <w:spacing w:line="360" w:lineRule="auto"/>
        <w:jc w:val="both"/>
        <w:rPr>
          <w:rFonts w:ascii="Book Antiqua" w:hAnsi="Book Antiqua"/>
        </w:rPr>
        <w:sectPr w:rsidR="00806569" w:rsidRPr="004E497F" w:rsidSect="00A2704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9D6CAEE" w14:textId="7777777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Footnotes</w:t>
      </w:r>
    </w:p>
    <w:p w14:paraId="5E39B31B" w14:textId="77777777" w:rsidR="00303CEA" w:rsidRPr="004E497F" w:rsidRDefault="00F46AE0" w:rsidP="00303CEA">
      <w:pPr>
        <w:snapToGrid w:val="0"/>
        <w:spacing w:line="360" w:lineRule="auto"/>
        <w:rPr>
          <w:rFonts w:ascii="Book Antiqua" w:eastAsia="宋体" w:hAnsi="Book Antiqua" w:cs="宋体"/>
        </w:rPr>
      </w:pPr>
      <w:r w:rsidRPr="004E497F">
        <w:rPr>
          <w:rFonts w:ascii="Book Antiqua" w:eastAsia="Book Antiqua" w:hAnsi="Book Antiqua" w:cs="Book Antiqua"/>
          <w:b/>
          <w:bCs/>
        </w:rPr>
        <w:t>Conflict-of-interest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</w:rPr>
        <w:t>statement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bookmarkStart w:id="1" w:name="_Hlk130828251"/>
      <w:r w:rsidR="00303CEA" w:rsidRPr="004E497F">
        <w:rPr>
          <w:rFonts w:ascii="Book Antiqua" w:eastAsia="宋体" w:hAnsi="Book Antiqua" w:cs="宋体"/>
        </w:rPr>
        <w:t>All the authors report no relevant conflicts of interest for this article.</w:t>
      </w:r>
    </w:p>
    <w:bookmarkEnd w:id="1"/>
    <w:p w14:paraId="51B80DE9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1CFA91F1" w14:textId="658093BE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</w:rPr>
        <w:t>Open-Access:</w:t>
      </w:r>
      <w:r w:rsidR="005657FE" w:rsidRPr="004E497F">
        <w:rPr>
          <w:rFonts w:ascii="Book Antiqua" w:eastAsia="Book Antiqua" w:hAnsi="Book Antiqua" w:cs="Book Antiqua"/>
          <w:b/>
          <w:bCs/>
        </w:rPr>
        <w:t xml:space="preserve"> </w:t>
      </w:r>
      <w:r w:rsidRPr="004E497F">
        <w:rPr>
          <w:rFonts w:ascii="Book Antiqua" w:eastAsia="Book Antiqua" w:hAnsi="Book Antiqua" w:cs="Book Antiqua"/>
        </w:rPr>
        <w:t>Th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rticl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pen-acces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rticl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at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a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selec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n-hous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dito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full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eer-review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xternal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reviewers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t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istribu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ccordanc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ith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reativ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ommon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ttributio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NonCommercial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C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Y-N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4.0)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license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hich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ermit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ther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o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istribute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remix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dapt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uil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upo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ork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non-commercially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licens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i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erivativ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ork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n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ifferent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erms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rovid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original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work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roperl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i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n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th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us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s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non-commercial.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See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https://creativecommons.org/Licenses/by-nc/4.0/</w:t>
      </w:r>
    </w:p>
    <w:p w14:paraId="53BD8C69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9C08B63" w14:textId="7AE0229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rovenance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peer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review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Invite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rticle;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xternall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pe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reviewed.</w:t>
      </w:r>
    </w:p>
    <w:p w14:paraId="0C72A77B" w14:textId="77777777" w:rsidR="00AE15CE" w:rsidRPr="004E497F" w:rsidRDefault="00AE15CE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</w:p>
    <w:p w14:paraId="5AB01660" w14:textId="7B64281B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eer-review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model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Singl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lind</w:t>
      </w:r>
    </w:p>
    <w:p w14:paraId="305750AB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20BE8A43" w14:textId="18F48534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eer-review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started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December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8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2</w:t>
      </w:r>
    </w:p>
    <w:p w14:paraId="48CAF386" w14:textId="14818D09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First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decision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Januar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31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2023</w:t>
      </w:r>
    </w:p>
    <w:p w14:paraId="2CED2496" w14:textId="3BCDB140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Article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press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D6B22" w:rsidRPr="00382A40">
        <w:rPr>
          <w:rFonts w:ascii="Book Antiqua" w:eastAsia="Book Antiqua" w:hAnsi="Book Antiqua" w:cs="Book Antiqua"/>
        </w:rPr>
        <w:t>April 12, 2023</w:t>
      </w:r>
    </w:p>
    <w:p w14:paraId="20A15E38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69A84802" w14:textId="42CCED27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Specialty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type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Cell</w:t>
      </w:r>
      <w:r w:rsidR="005657FE" w:rsidRPr="004E497F">
        <w:rPr>
          <w:rFonts w:ascii="Book Antiqua" w:eastAsia="微软雅黑" w:hAnsi="Book Antiqua" w:cs="宋体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and</w:t>
      </w:r>
      <w:r w:rsidR="005657FE" w:rsidRPr="004E497F">
        <w:rPr>
          <w:rFonts w:ascii="Book Antiqua" w:eastAsia="微软雅黑" w:hAnsi="Book Antiqua" w:cs="宋体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tissue</w:t>
      </w:r>
      <w:r w:rsidR="005657FE" w:rsidRPr="004E497F">
        <w:rPr>
          <w:rFonts w:ascii="Book Antiqua" w:eastAsia="微软雅黑" w:hAnsi="Book Antiqua" w:cs="宋体"/>
        </w:rPr>
        <w:t xml:space="preserve"> </w:t>
      </w:r>
      <w:r w:rsidR="009B151F" w:rsidRPr="004E497F">
        <w:rPr>
          <w:rFonts w:ascii="Book Antiqua" w:eastAsia="微软雅黑" w:hAnsi="Book Antiqua" w:cs="宋体"/>
        </w:rPr>
        <w:t>engineering</w:t>
      </w:r>
    </w:p>
    <w:p w14:paraId="77DF615F" w14:textId="0AF143C3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Country/Territory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origin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Lebanon</w:t>
      </w:r>
    </w:p>
    <w:p w14:paraId="4FA761E3" w14:textId="55BA69EA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t>Peer-review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report’s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scientific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quality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classification</w:t>
      </w:r>
    </w:p>
    <w:p w14:paraId="63631C5A" w14:textId="1CD0569F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Excellent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A</w:t>
      </w:r>
    </w:p>
    <w:p w14:paraId="6C438F32" w14:textId="573BA6A1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Ver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good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B</w:t>
      </w:r>
    </w:p>
    <w:p w14:paraId="76D95D95" w14:textId="6140EC62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C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Good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0</w:t>
      </w:r>
    </w:p>
    <w:p w14:paraId="0BE8170A" w14:textId="699C3474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D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Fair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0</w:t>
      </w:r>
    </w:p>
    <w:p w14:paraId="61C8A27D" w14:textId="456E64D1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</w:rPr>
        <w:t>Grad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(Poor):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0</w:t>
      </w:r>
    </w:p>
    <w:p w14:paraId="690E76AA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5733EEAE" w14:textId="35F22091" w:rsidR="00AE15CE" w:rsidRPr="004E497F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  <w:lang w:eastAsia="zh-CN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P-Reviewer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</w:rPr>
        <w:t>Crocé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LS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Italy;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lbadawy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M,</w:t>
      </w:r>
      <w:r w:rsidR="005657FE" w:rsidRPr="004E497F">
        <w:rPr>
          <w:rFonts w:ascii="Book Antiqua" w:eastAsia="Book Antiqua" w:hAnsi="Book Antiqua" w:cs="Book Antiqua"/>
        </w:rPr>
        <w:t xml:space="preserve"> </w:t>
      </w:r>
      <w:r w:rsidRPr="004E497F">
        <w:rPr>
          <w:rFonts w:ascii="Book Antiqua" w:eastAsia="Book Antiqua" w:hAnsi="Book Antiqua" w:cs="Book Antiqua"/>
        </w:rPr>
        <w:t>Egypt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S-Editor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B219D5" w:rsidRPr="004E497F">
        <w:rPr>
          <w:rFonts w:ascii="Book Antiqua" w:eastAsia="Book Antiqua" w:hAnsi="Book Antiqua" w:cs="Book Antiqua"/>
          <w:bCs/>
          <w:color w:val="000000"/>
        </w:rPr>
        <w:t>Li L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L-Editor: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CF239F" w:rsidRPr="00CF239F">
        <w:rPr>
          <w:rFonts w:ascii="Book Antiqua" w:eastAsia="Book Antiqua" w:hAnsi="Book Antiqua" w:cs="Book Antiqua"/>
          <w:bCs/>
          <w:color w:val="000000"/>
        </w:rPr>
        <w:t xml:space="preserve">A </w:t>
      </w:r>
      <w:r w:rsidRPr="004E497F">
        <w:rPr>
          <w:rFonts w:ascii="Book Antiqua" w:eastAsia="Book Antiqua" w:hAnsi="Book Antiqua" w:cs="Book Antiqua"/>
          <w:b/>
          <w:color w:val="000000"/>
        </w:rPr>
        <w:t>P-Editor:</w:t>
      </w:r>
      <w:r w:rsidR="00ED6B22">
        <w:rPr>
          <w:rFonts w:ascii="Book Antiqua" w:eastAsia="Book Antiqua" w:hAnsi="Book Antiqua" w:cs="Book Antiqua"/>
          <w:b/>
          <w:color w:val="000000"/>
        </w:rPr>
        <w:t xml:space="preserve"> </w:t>
      </w:r>
      <w:r w:rsidR="00ED6B22" w:rsidRPr="00ED6B22">
        <w:rPr>
          <w:rFonts w:ascii="Book Antiqua" w:eastAsia="Book Antiqua" w:hAnsi="Book Antiqua" w:cs="Book Antiqua"/>
          <w:bCs/>
          <w:color w:val="000000"/>
          <w:lang w:eastAsia="zh-CN"/>
        </w:rPr>
        <w:t>Zhang XD</w:t>
      </w:r>
    </w:p>
    <w:p w14:paraId="4CD4A47E" w14:textId="14B74DE4" w:rsidR="00AE15CE" w:rsidRPr="004E497F" w:rsidRDefault="00AE15CE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  <w:sectPr w:rsidR="00AE15CE" w:rsidRPr="004E497F" w:rsidSect="0080656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47194C" w14:textId="727E9020" w:rsidR="00A77B3E" w:rsidRPr="004E497F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b/>
          <w:color w:val="000000"/>
        </w:rPr>
      </w:pPr>
      <w:r w:rsidRPr="004E497F">
        <w:rPr>
          <w:rFonts w:ascii="Book Antiqua" w:eastAsia="Book Antiqua" w:hAnsi="Book Antiqua" w:cs="Book Antiqua"/>
          <w:b/>
          <w:color w:val="000000"/>
        </w:rPr>
        <w:lastRenderedPageBreak/>
        <w:t>Figure</w:t>
      </w:r>
      <w:r w:rsidR="005657FE" w:rsidRPr="004E497F">
        <w:rPr>
          <w:rFonts w:ascii="Book Antiqua" w:eastAsia="Book Antiqua" w:hAnsi="Book Antiqua" w:cs="Book Antiqua"/>
          <w:b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color w:val="000000"/>
        </w:rPr>
        <w:t>Legends</w:t>
      </w:r>
    </w:p>
    <w:p w14:paraId="18838238" w14:textId="24F9AE99" w:rsidR="00AE15CE" w:rsidRPr="004E497F" w:rsidRDefault="005D1C76" w:rsidP="00346CE5">
      <w:pPr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19ABFB67" wp14:editId="54DCA74C">
            <wp:extent cx="4254500" cy="3606800"/>
            <wp:effectExtent l="0" t="0" r="0" b="0"/>
            <wp:docPr id="786377667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6377667" name="图片 1" descr="图示&#10;&#10;描述已自动生成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4500" cy="360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A26BED" w14:textId="4A34BDF6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chemat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esentatio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i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ontributio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development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gression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resistanc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rapy.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ver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CSC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gulato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gnal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hway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vol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ustenanc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ctiv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lf-renewal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mu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vasion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tastasi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ntribu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-growt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istance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S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arker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otenti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rapeut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arget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reatment.</w:t>
      </w:r>
      <w:r w:rsidR="001B419C" w:rsidRPr="004E497F">
        <w:rPr>
          <w:rFonts w:ascii="Book Antiqua" w:eastAsia="Book Antiqua" w:hAnsi="Book Antiqua" w:cs="Book Antiqua"/>
          <w:color w:val="000000"/>
        </w:rPr>
        <w:t xml:space="preserve"> CSCs: Cancer stem cells.</w:t>
      </w:r>
    </w:p>
    <w:p w14:paraId="4C132B7A" w14:textId="5E948E9E" w:rsidR="00A77B3E" w:rsidRPr="004E497F" w:rsidRDefault="005D1C76" w:rsidP="00346CE5">
      <w:pPr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hAnsi="Book Antiqua"/>
          <w:noProof/>
        </w:rPr>
        <w:lastRenderedPageBreak/>
        <w:drawing>
          <wp:inline distT="0" distB="0" distL="0" distR="0" wp14:anchorId="043021E3" wp14:editId="789A06AC">
            <wp:extent cx="5638800" cy="3175000"/>
            <wp:effectExtent l="0" t="0" r="0" b="0"/>
            <wp:docPr id="1886541843" name="图片 2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6541843" name="图片 2" descr="图示&#10;&#10;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38800" cy="317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7D2FF" w14:textId="734839EB" w:rsidR="00A77B3E" w:rsidRPr="004E497F" w:rsidRDefault="00F46AE0" w:rsidP="00346CE5">
      <w:pPr>
        <w:snapToGrid w:val="0"/>
        <w:spacing w:line="360" w:lineRule="auto"/>
        <w:jc w:val="both"/>
        <w:rPr>
          <w:rFonts w:ascii="Book Antiqua" w:hAnsi="Book Antiqua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Figur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2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chemat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esentatio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pplication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research.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ient-deriv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(PDO)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ti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ultipl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iel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arch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clud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ndament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research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ment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pplication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hav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ee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imul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um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Pr="004E497F">
        <w:rPr>
          <w:rFonts w:ascii="Book Antiqua" w:eastAsia="Book Antiqua" w:hAnsi="Book Antiqua" w:cs="Book Antiqua"/>
          <w:color w:val="000000"/>
        </w:rPr>
        <w:t>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ud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ea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chanism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res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atterns,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xpos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ffer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efficac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creening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ru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iscovery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validation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r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urth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s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i/>
          <w:iCs/>
          <w:color w:val="000000"/>
        </w:rPr>
        <w:t>vitro</w:t>
      </w:r>
      <w:r w:rsidR="005657FE" w:rsidRPr="004E497F">
        <w:rPr>
          <w:rFonts w:ascii="Book Antiqua" w:eastAsia="Book Antiqua" w:hAnsi="Book Antiqua" w:cs="Book Antiqua"/>
          <w:i/>
          <w:i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-clinica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odel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ersonaliz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cin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gener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‘living’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rganoi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iobanks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DO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ulturi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y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erve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s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dvance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ool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mplementat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developmen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ecisi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medicine.</w:t>
      </w:r>
    </w:p>
    <w:p w14:paraId="0A74DDCE" w14:textId="77777777" w:rsidR="002A0C53" w:rsidRPr="004E497F" w:rsidRDefault="002A0C53" w:rsidP="00346CE5">
      <w:pPr>
        <w:snapToGrid w:val="0"/>
        <w:spacing w:line="360" w:lineRule="auto"/>
        <w:jc w:val="both"/>
        <w:rPr>
          <w:rFonts w:ascii="Book Antiqua" w:hAnsi="Book Antiqua"/>
        </w:rPr>
        <w:sectPr w:rsidR="002A0C53" w:rsidRPr="004E497F" w:rsidSect="00AE15C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DE634CA" w14:textId="77777777" w:rsidR="00A77B3E" w:rsidRPr="004E497F" w:rsidRDefault="00A77B3E" w:rsidP="00346CE5">
      <w:pPr>
        <w:snapToGrid w:val="0"/>
        <w:spacing w:line="360" w:lineRule="auto"/>
        <w:jc w:val="both"/>
        <w:rPr>
          <w:rFonts w:ascii="Book Antiqua" w:hAnsi="Book Antiqua"/>
        </w:rPr>
      </w:pPr>
    </w:p>
    <w:p w14:paraId="072999AA" w14:textId="27326C61" w:rsidR="00A77B3E" w:rsidRPr="004E497F" w:rsidRDefault="00F46AE0" w:rsidP="00346CE5">
      <w:pPr>
        <w:snapToGrid w:val="0"/>
        <w:spacing w:line="360" w:lineRule="auto"/>
        <w:jc w:val="both"/>
        <w:rPr>
          <w:rFonts w:ascii="Book Antiqua" w:eastAsia="Book Antiqua" w:hAnsi="Book Antiqua" w:cs="Book Antiqua"/>
          <w:color w:val="000000"/>
        </w:rPr>
      </w:pPr>
      <w:r w:rsidRPr="004E497F">
        <w:rPr>
          <w:rFonts w:ascii="Book Antiqua" w:eastAsia="Book Antiqua" w:hAnsi="Book Antiqua" w:cs="Book Antiqua"/>
          <w:b/>
          <w:bCs/>
          <w:color w:val="000000"/>
        </w:rPr>
        <w:t>Tabl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1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ummary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of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most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minent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biomarker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require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o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dentify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solat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ells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prostate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colon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bladder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breast,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and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b/>
          <w:bCs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b/>
          <w:bCs/>
          <w:color w:val="000000"/>
        </w:rPr>
        <w:t>tumors</w:t>
      </w:r>
    </w:p>
    <w:tbl>
      <w:tblPr>
        <w:tblStyle w:val="21"/>
        <w:tblW w:w="9509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83"/>
        <w:gridCol w:w="1141"/>
        <w:gridCol w:w="1141"/>
        <w:gridCol w:w="1141"/>
        <w:gridCol w:w="1141"/>
        <w:gridCol w:w="1141"/>
        <w:gridCol w:w="2221"/>
      </w:tblGrid>
      <w:tr w:rsidR="00C12A08" w:rsidRPr="004E497F" w14:paraId="6D8FF119" w14:textId="77777777" w:rsidTr="00F46A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1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single" w:sz="4" w:space="0" w:color="auto"/>
              <w:bottom w:val="single" w:sz="4" w:space="0" w:color="auto"/>
            </w:tcBorders>
          </w:tcPr>
          <w:p w14:paraId="2653C042" w14:textId="6689D8AB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TSCSCs</w:t>
            </w:r>
            <w:r w:rsidR="005657FE" w:rsidRPr="004E497F">
              <w:rPr>
                <w:rFonts w:ascii="Book Antiqua" w:hAnsi="Book Antiqua" w:cstheme="majorBidi"/>
              </w:rPr>
              <w:t xml:space="preserve"> </w:t>
            </w:r>
            <w:r w:rsidRPr="004E497F">
              <w:rPr>
                <w:rFonts w:ascii="Book Antiqua" w:hAnsi="Book Antiqua" w:cstheme="majorBidi"/>
              </w:rPr>
              <w:t>marker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760366BC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PCSC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7B89346D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CCSC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59AD3CCC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BCSC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66023A0B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BrCSCs</w:t>
            </w:r>
          </w:p>
        </w:tc>
        <w:tc>
          <w:tcPr>
            <w:tcW w:w="1141" w:type="dxa"/>
            <w:tcBorders>
              <w:top w:val="single" w:sz="4" w:space="0" w:color="auto"/>
              <w:bottom w:val="single" w:sz="4" w:space="0" w:color="auto"/>
            </w:tcBorders>
          </w:tcPr>
          <w:p w14:paraId="7E79B353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LCSCs</w:t>
            </w:r>
          </w:p>
        </w:tc>
        <w:tc>
          <w:tcPr>
            <w:tcW w:w="2221" w:type="dxa"/>
            <w:tcBorders>
              <w:top w:val="single" w:sz="4" w:space="0" w:color="auto"/>
              <w:bottom w:val="single" w:sz="4" w:space="0" w:color="auto"/>
            </w:tcBorders>
          </w:tcPr>
          <w:p w14:paraId="1DE1769C" w14:textId="77777777" w:rsidR="00C12A08" w:rsidRPr="004E497F" w:rsidRDefault="00C12A08" w:rsidP="00F46AE0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Ref.</w:t>
            </w:r>
          </w:p>
        </w:tc>
      </w:tr>
      <w:tr w:rsidR="00C12A08" w:rsidRPr="004E497F" w14:paraId="3287BB67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single" w:sz="4" w:space="0" w:color="auto"/>
              <w:bottom w:val="none" w:sz="0" w:space="0" w:color="auto"/>
            </w:tcBorders>
          </w:tcPr>
          <w:p w14:paraId="46212F49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24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021FF03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1E50438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083A829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47AF787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single" w:sz="4" w:space="0" w:color="auto"/>
              <w:bottom w:val="none" w:sz="0" w:space="0" w:color="auto"/>
            </w:tcBorders>
          </w:tcPr>
          <w:p w14:paraId="31AE841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single" w:sz="4" w:space="0" w:color="auto"/>
              <w:bottom w:val="none" w:sz="0" w:space="0" w:color="auto"/>
            </w:tcBorders>
          </w:tcPr>
          <w:p w14:paraId="0F0E4C09" w14:textId="2377B43E" w:rsidR="00C12A08" w:rsidRPr="004E497F" w:rsidRDefault="00C83DE5" w:rsidP="007A0B8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shd w:val="clear" w:color="auto" w:fill="BFBFBF" w:themeFill="background1" w:themeFillShade="BF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64,90,159,160]</w:t>
            </w:r>
          </w:p>
        </w:tc>
      </w:tr>
      <w:tr w:rsidR="00C12A08" w:rsidRPr="004E497F" w14:paraId="297F9035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C2D38DC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26</w:t>
            </w:r>
          </w:p>
        </w:tc>
        <w:tc>
          <w:tcPr>
            <w:tcW w:w="1141" w:type="dxa"/>
          </w:tcPr>
          <w:p w14:paraId="0DEB0C9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D4FC1D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7CB668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128858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A97995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54E327ED" w14:textId="3F39B8BE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FA63C8" w:rsidRPr="004E497F">
              <w:rPr>
                <w:rFonts w:ascii="Book Antiqua" w:hAnsi="Book Antiqua" w:cstheme="majorBidi"/>
                <w:vertAlign w:val="superscript"/>
              </w:rPr>
              <w:t>161</w:t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96D75C1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1DCC045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29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6CE60B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660CBF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A7D456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2DD551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01736A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7598FEA2" w14:textId="31E2D0A6" w:rsidR="00C12A08" w:rsidRPr="004E497F" w:rsidRDefault="00C83DE5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2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ardelli&lt;/Author&gt;&lt;Year&gt;2021&lt;/Year&gt;&lt;RecNum&gt;529&lt;/RecNum&gt;&lt;DisplayText&gt;&lt;style face="superscript"&gt;[166]&lt;/style&gt;&lt;/DisplayText&gt;&lt;record&gt;&lt;rec-number&gt;529&lt;/rec-number&gt;&lt;foreign-keys&gt;&lt;key app="EN" db-id="pfw0tfzzf0w90aeptdrvdxeiv95vwd5dpv2v" timestamp="1672149212" guid="63eeeb75-e420-4674-af20-734628831720"&gt;529&lt;/key&gt;&lt;/foreign-keys&gt;&lt;ref-type name="Journal Article"&gt;17&lt;/ref-type&gt;&lt;contributors&gt;&lt;authors&gt;&lt;author&gt;Gardelli, Cecilia&lt;/author&gt;&lt;author&gt;Russo, Laura&lt;/author&gt;&lt;author&gt;Cipolla, Laura&lt;/author&gt;&lt;author&gt;Moro, Massimo&lt;/author&gt;&lt;author&gt;Andriani, Francesca&lt;/author&gt;&lt;author&gt;Rondinone, Ornella&lt;/author&gt;&lt;author&gt;Nicotra, Francesco&lt;/author&gt;&lt;author&gt;Sozzi, Gabriella&lt;/author&gt;&lt;author&gt;Bertolini, Giulia&lt;/author&gt;&lt;author&gt;Roz, Luca&lt;/author&gt;&lt;/authors&gt;&lt;/contributors&gt;&lt;titles&gt;&lt;title&gt;Differential glycosylation of collagen modulates lung cancer stem cell subsets through β1 integrin</w:instrText>
            </w:r>
            <w:r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instrText>mediated interactions&lt;/title&gt;&lt;secondary-title&gt;Cancer Science&lt;/secondary-title&gt;&lt;/titles&gt;&lt;periodical&gt;&lt;full-title&gt;Cancer Science&lt;/full-title&gt;&lt;/periodical&gt;&lt;pages&gt;217-230&lt;/pages&gt;&lt;volume&gt;112&lt;/volume&gt;&lt;number&gt;1&lt;/number&gt;&lt;dates&gt;&lt;year&gt;2021&lt;/year&gt;&lt;/dates&gt;&lt;publisher&gt;Wiley&lt;/publisher&gt;&lt;isbn&gt;1347-9032&lt;/isbn&gt;&lt;urls&gt;&lt;related-urls&gt;&lt;url&gt;https://dx.doi.org/10.1111/cas.14700&lt;/url&gt;&lt;/related-urls&gt;&lt;/urls&gt;&lt;electronic-resource-num&gt;10.1111/cas.14700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DF71F1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474B2BFA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4</w:t>
            </w:r>
          </w:p>
        </w:tc>
        <w:tc>
          <w:tcPr>
            <w:tcW w:w="1141" w:type="dxa"/>
          </w:tcPr>
          <w:p w14:paraId="29E2FEDF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4587DD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1DF755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4A68B1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431BE9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0368FE79" w14:textId="56ECE181" w:rsidR="00C12A08" w:rsidRPr="004E497F" w:rsidRDefault="00F73BB2" w:rsidP="008C2E3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31,63,74,108,165]</w:t>
            </w:r>
          </w:p>
        </w:tc>
      </w:tr>
      <w:tr w:rsidR="00C12A08" w:rsidRPr="004E497F" w14:paraId="3858B9C2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C711CA9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7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A654EB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B8AB69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38B004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696FD7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98664E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33D9748B" w14:textId="7FECA6B1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GZXJyZWlyYS1UZWl4ZWlyYTwvQXV0aG9yPjxZZWFyPjIw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GZXJyZWlyYS1UZWl4ZWlyYTwvQXV0aG9yPjxZZWFyPjIw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7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an&lt;/Author&gt;&lt;Year&gt;2019&lt;/Year&gt;&lt;RecNum&gt;531&lt;/RecNum&gt;&lt;DisplayText&gt;&lt;style face="superscript"&gt;[168]&lt;/style&gt;&lt;/DisplayText&gt;&lt;record&gt;&lt;rec-number&gt;531&lt;/rec-number&gt;&lt;foreign-keys&gt;&lt;key app="EN" db-id="pfw0tfzzf0w90aeptdrvdxeiv95vwd5dpv2v" timestamp="1672149212" guid="433d92f0-291d-4d2b-9f77-17f35fb9d0ce"&gt;531&lt;/key&gt;&lt;/foreign-keys&gt;&lt;ref-type name="Journal Article"&gt;17&lt;/ref-type&gt;&lt;contributors&gt;&lt;authors&gt;&lt;author&gt;Tan, Weige&lt;/author&gt;&lt;author&gt;Tang, Hailin&lt;/author&gt;&lt;author&gt;Jiang, Xinhua&lt;/author&gt;&lt;author&gt;Ye, Feng&lt;/author&gt;&lt;author&gt;Huang, Lili&lt;/author&gt;&lt;author&gt;Shi, Dingbo&lt;/author&gt;&lt;author&gt;Li, Laisheng&lt;/author&gt;&lt;author&gt;Huang, Xiaojia&lt;/author&gt;&lt;author&gt;Li, Li&lt;/author&gt;&lt;author&gt;Xie, Xiaoming&lt;/author&gt;&lt;/authors&gt;&lt;/contributors&gt;&lt;titles&gt;&lt;title&gt;Metformin mediates induction of miR</w:instrText>
            </w:r>
            <w:r w:rsidR="008303F0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>708 to inhibit self</w:instrText>
            </w:r>
            <w:r w:rsidR="008303F0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>renewal and chemoresistance of breast cancer stem cells through targeting CD47&lt;/title&gt;&lt;secondary-title&gt;Journal of Cellular and Molecular Medicine&lt;/secondary-title&gt;&lt;/titles&gt;&lt;periodical&gt;&lt;full-title&gt;Journal of Cellular and Molecular Medicine&lt;/full-title&gt;&lt;/periodical&gt;&lt;pages&gt;5994-6004&lt;/pages&gt;&lt;volume&gt;23&lt;/volume&gt;&lt;number&gt;9&lt;/number&gt;&lt;dates&gt;&lt;year&gt;2019&lt;/year&gt;&lt;/dates&gt;&lt;isbn&gt;1582-1838&lt;/isbn&gt;&lt;urls&gt;&lt;/urls&gt;&lt;/record&gt;&lt;/Cite&gt;&lt;/EndNote&gt;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66,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Liu&lt;/Author&gt;&lt;Year&gt;2017&lt;/Year&gt;&lt;RecNum&gt;532&lt;/RecNum&gt;&lt;DisplayText&gt;&lt;style face="superscript"&gt;[169]&lt;/style&gt;&lt;/DisplayText&gt;&lt;record&gt;&lt;rec-number&gt;532&lt;/rec-number&gt;&lt;foreign-keys&gt;&lt;key app="EN" db-id="pfw0tfzzf0w90aeptdrvdxeiv95vwd5dpv2v" timestamp="1672149212" guid="38c1528a-b165-4527-92f5-73d995e30a9b"&gt;532&lt;/key&gt;&lt;/foreign-keys&gt;&lt;ref-type name="Journal Article"&gt;17&lt;/ref-type&gt;&lt;contributors&gt;&lt;authors&gt;&lt;author&gt;Liu, Liang&lt;/author&gt;&lt;author&gt;Zhang, Lin&lt;/author&gt;&lt;author&gt;Yang, Lin&lt;/author&gt;&lt;author&gt;Li, Hui&lt;/author&gt;&lt;author&gt;Li, Runmei&lt;/author&gt;&lt;author&gt;Yu, Jinpu&lt;/author&gt;&lt;author&gt;Yang, Lili&lt;/author&gt;&lt;author&gt;Wei, Feng&lt;/author&gt;&lt;author&gt;Yan, Cihui&lt;/author&gt;&lt;author&gt;Sun, Qian&lt;/author&gt;&lt;/authors&gt;&lt;/contributors&gt;&lt;titles&gt;&lt;title&gt;Anti-CD47 antibody as a targeted therapeutic agent for human lung cancer and cancer stem cells&lt;/title&gt;&lt;secondary-title&gt;Frontiers in immunology&lt;/secondary-title&gt;&lt;/titles&gt;&lt;periodical&gt;&lt;full-title&gt;Frontiers in immunology&lt;/full-title&gt;&lt;/periodical&gt;&lt;pages&gt;404&lt;/pages&gt;&lt;volume&gt;8&lt;/volume&gt;&lt;dates&gt;&lt;year&gt;2017&lt;/year&gt;&lt;/dates&gt;&lt;isbn&gt;1664-3224&lt;/isbn&gt;&lt;urls&gt;&lt;/urls&gt;&lt;/record&gt;&lt;/Cite&gt;&lt;/EndNote&gt;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67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58B7F1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3EDB2955" w14:textId="0D97DC4B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9b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(integrin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α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2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or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ITGA2)</w:t>
            </w:r>
          </w:p>
        </w:tc>
        <w:tc>
          <w:tcPr>
            <w:tcW w:w="1141" w:type="dxa"/>
          </w:tcPr>
          <w:p w14:paraId="78CD844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F57C4C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524AFE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4B7C1D6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3801FD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1552D394" w14:textId="13BE70FB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b29nbGFuZDwvQXV0aG9yPjxZZWFyPjIwMTQ8L1llYXI+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</w:fldData>
              </w:fldCha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b29nbGFuZDwvQXV0aG9yPjxZZWFyPjIwMTQ8L1llYXI+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</w:fldData>
              </w:fldCha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68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13&lt;/Year&gt;&lt;RecNum&gt;536&lt;/RecNum&gt;&lt;DisplayText&gt;&lt;style face="superscript"&gt;[173]&lt;/style&gt;&lt;/DisplayText&gt;&lt;record&gt;&lt;rec-number&gt;536&lt;/rec-number&gt;&lt;foreign-keys&gt;&lt;key app="EN" db-id="pfw0tfzzf0w90aeptdrvdxeiv95vwd5dpv2v" timestamp="1672149213" guid="f57d8455-374c-46bf-b986-0f3a1b9d6c6d"&gt;536&lt;/key&gt;&lt;/foreign-keys&gt;&lt;ref-type name="Journal Article"&gt;17&lt;/ref-type&gt;&lt;contributors&gt;&lt;authors&gt;&lt;author&gt;Wang, Ping&lt;/author&gt;&lt;author&gt;Gao, Quanli&lt;/author&gt;&lt;author&gt;Suo, Zhenhe&lt;/author&gt;&lt;author&gt;Munthe, Else&lt;/author&gt;&lt;author&gt;Solberg, Steinar&lt;/author&gt;&lt;author&gt;Ma, Liwei&lt;/author&gt;&lt;author&gt;Wang, Mengyu&lt;/author&gt;&lt;author&gt;Westerdaal, Nomdo Anton Christiaan&lt;/author&gt;&lt;author&gt;Kvalheim, Gunnar&lt;/author&gt;&lt;author&gt;Gaudernack, Gustav&lt;/author&gt;&lt;/authors&gt;&lt;/contributors&gt;&lt;titles&gt;&lt;title&gt;Identification and characterization of cells with cancer stem cell properties in human primary lung cancer cell lines&lt;/title&gt;&lt;secondary-title&gt;PLoS one&lt;/secondary-title&gt;&lt;/titles&gt;&lt;periodical&gt;&lt;full-title&gt;PloS one&lt;/full-title&gt;&lt;/periodical&gt;&lt;pages&gt;e57020&lt;/pages&gt;&lt;volume&gt;8&lt;/volume&gt;&lt;number&gt;3&lt;/number&gt;&lt;dates&gt;&lt;year&gt;2013&lt;/year&gt;&lt;/dates&gt;&lt;isbn&gt;1932-6203&lt;/isbn&gt;&lt;urls&gt;&lt;/urls&gt;&lt;/record&gt;&lt;/Cite&gt;&lt;/EndNote&gt;</w:instrTex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8303F0" w:rsidRPr="004E497F">
              <w:rPr>
                <w:rFonts w:ascii="Book Antiqua" w:hAnsi="Book Antiqua" w:cstheme="majorBidi"/>
                <w:noProof/>
                <w:vertAlign w:val="superscript"/>
              </w:rPr>
              <w:t>171</w:t>
            </w:r>
            <w:r w:rsidR="008303F0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16E82FD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397D3F8" w14:textId="1248EFE1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49f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(integrin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α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6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or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ITGA6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2ABD4E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5131C2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92BB82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D4525B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0C473A9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4B95EB3E" w14:textId="742BAA3C" w:rsidR="00C12A08" w:rsidRPr="004E497F" w:rsidRDefault="00F73BB2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Marcinkiewicz&lt;/Author&gt;&lt;Year&gt;2012&lt;/Year&gt;&lt;RecNum&gt;537&lt;/RecNum&gt;&lt;DisplayText&gt;&lt;style face="superscript"&gt;[174]&lt;/style&gt;&lt;/DisplayText&gt;&lt;record&gt;&lt;rec-number&gt;537&lt;/rec-number&gt;&lt;foreign-keys&gt;&lt;key app="EN" db-id="pfw0tfzzf0w90aeptdrvdxeiv95vwd5dpv2v" timestamp="1672149213" guid="f7b8b915-e006-403b-9d12-fbe2c706c031"&gt;537&lt;/key&gt;&lt;/foreign-keys&gt;&lt;ref-type name="Journal Article"&gt;17&lt;/ref-type&gt;&lt;contributors&gt;&lt;authors&gt;&lt;author&gt;Marcinkiewicz, K.&lt;/author&gt;&lt;author&gt;Scotland, K. B.&lt;/author&gt;&lt;author&gt;Boorjian, S. A.&lt;/author&gt;&lt;author&gt;Nilsson, E. M.&lt;/author&gt;&lt;author&gt;Persson, J. L.&lt;/author&gt;&lt;author&gt;Abrahamsson, P. A.&lt;/author&gt;&lt;author&gt;Allegrucci, C.&lt;/author&gt;&lt;author&gt;Hughes, I. A.&lt;/author&gt;&lt;author&gt;Gudas, L. J.&lt;/author&gt;&lt;author&gt;Mongan, N. P.&lt;/author&gt;&lt;/authors&gt;&lt;/contributors&gt;&lt;auth-address&gt;Department of Pharmacology, Weill Cornell Medical College, New York, NY 10065, USA.&lt;/auth-address&gt;&lt;titles&gt;&lt;title&gt;The androgen receptor and stem cell pathways in prostate and bladder cancers (review)&lt;/title&gt;&lt;secondary-title&gt;Int J Oncol&lt;/secondary-title&gt;&lt;/titles&gt;&lt;periodical&gt;&lt;full-title&gt;Int J Oncol&lt;/full-title&gt;&lt;/periodical&gt;&lt;pages&gt;5-12&lt;/pages&gt;&lt;volume&gt;40&lt;/volume&gt;&lt;number&gt;1&lt;/number&gt;&lt;edition&gt;20110928&lt;/edition&gt;&lt;keywords&gt;&lt;keyword&gt;Female&lt;/keyword&gt;&lt;keyword&gt;Humans&lt;/keyword&gt;&lt;keyword&gt;Male&lt;/keyword&gt;&lt;keyword&gt;Neoplastic Stem Cells/*pathology&lt;/keyword&gt;&lt;keyword&gt;Prostatic Neoplasms/*metabolism/*pathology&lt;/keyword&gt;&lt;keyword&gt;Receptors, Androgen/*metabolism&lt;/keyword&gt;&lt;keyword&gt;Signal Transduction&lt;/keyword&gt;&lt;keyword&gt;Urinary Bladder Neoplasms/*metabolism/*pathology&lt;/keyword&gt;&lt;/keywords&gt;&lt;dates&gt;&lt;year&gt;2012&lt;/year&gt;&lt;pub-dates&gt;&lt;date&gt;Jan&lt;/date&gt;&lt;/pub-dates&gt;&lt;/dates&gt;&lt;isbn&gt;1019-6439 (Print)&amp;#xD;1019-6439&lt;/isbn&gt;&lt;accession-num&gt;21956088&lt;/accession-num&gt;&lt;urls&gt;&lt;/urls&gt;&lt;custom2&gt;PMC4371775&lt;/custom2&gt;&lt;custom6&gt;NIHMS633240&lt;/custom6&gt;&lt;electronic-resource-num&gt;10.3892/ijo.2011.1212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otchkina&lt;/Author&gt;&lt;Year&gt;2009&lt;/Year&gt;&lt;RecNum&gt;534&lt;/RecNum&gt;&lt;DisplayText&gt;&lt;style face="superscript"&gt;[171]&lt;/style&gt;&lt;/DisplayText&gt;&lt;record&gt;&lt;rec-number&gt;534&lt;/rec-number&gt;&lt;foreign-keys&gt;&lt;key app="EN" db-id="pfw0tfzzf0w90aeptdrvdxeiv95vwd5dpv2v" timestamp="1672149212" guid="a07e3083-617c-42a8-9ecb-051ff69ed41f"&gt;534&lt;/key&gt;&lt;/foreign-keys&gt;&lt;ref-type name="Journal Article"&gt;17&lt;/ref-type&gt;&lt;contributors&gt;&lt;authors&gt;&lt;author&gt;Botchkina, Inna L&lt;/author&gt;&lt;author&gt;Rowehl, Rebecca A&lt;/author&gt;&lt;author&gt;Rivadeneira, David E&lt;/author&gt;&lt;author&gt;Karpeh, Martin S&lt;/author&gt;&lt;author&gt;Crawford, Howard&lt;/author&gt;&lt;author&gt;Dufour, Antoine&lt;/author&gt;&lt;author&gt;Ju, Jingfang&lt;/author&gt;&lt;author&gt;Wang, Yuan&lt;/author&gt;&lt;author&gt;Leyfman, Yan&lt;/author&gt;&lt;author&gt;Botchkina, Galina I&lt;/author&gt;&lt;/authors&gt;&lt;/contributors&gt;&lt;titles&gt;&lt;title&gt;Phenotypic subpopulations of metastatic colon cancer stem cells: genomic analysis&lt;/title&gt;&lt;secondary-title&gt;Cancer genomics &amp;amp; proteomics&lt;/secondary-title&gt;&lt;/titles&gt;&lt;periodical&gt;&lt;full-title&gt;Cancer genomics &amp;amp; proteomics&lt;/full-title&gt;&lt;/periodical&gt;&lt;pages&gt;19-29&lt;/pages&gt;&lt;volume&gt;6&lt;/volume&gt;&lt;number&gt;1&lt;/number&gt;&lt;dates&gt;&lt;year&gt;2009&lt;/year&gt;&lt;/dates&gt;&lt;isbn&gt;1109-6535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Marcinkiewicz&lt;/Author&gt;&lt;Year&gt;2012&lt;/Year&gt;&lt;RecNum&gt;538&lt;/RecNum&gt;&lt;DisplayText&gt;&lt;style face="superscript"&gt;[175]&lt;/style&gt;&lt;/DisplayText&gt;&lt;record&gt;&lt;rec-number&gt;538&lt;/rec-number&gt;&lt;foreign-keys&gt;&lt;key app="EN" db-id="pfw0tfzzf0w90aeptdrvdxeiv95vwd5dpv2v" timestamp="1672149213" guid="a09e2cdd-2974-4805-b47b-e4c2a3a9d5c4"&gt;538&lt;/key&gt;&lt;/foreign-keys&gt;&lt;ref-type name="Journal Article"&gt;17&lt;/ref-type&gt;&lt;contributors&gt;&lt;authors&gt;&lt;author&gt;Marcinkiewicz, Katarzyna&lt;/author&gt;&lt;author&gt;Scotland, Kymora B&lt;/author&gt;&lt;author&gt;Boorjian, Stephen A&lt;/author&gt;&lt;author&gt;Nilsson, Emeli M&lt;/author&gt;&lt;author&gt;Persson, Jenny Liao&lt;/author&gt;&lt;author&gt;Abrahamsson, Per Anders&lt;/author&gt;&lt;author&gt;Allegrucci, Cinzia&lt;/author&gt;&lt;author&gt;Hughes, Ieuan A&lt;/author&gt;&lt;author&gt;Gudas, Lorraine J&lt;/author&gt;&lt;author&gt;Mongan, Nigel P&lt;/author&gt;&lt;/authors&gt;&lt;/contributors&gt;&lt;titles&gt;&lt;title&gt;The androgen receptor and stem cell pathways in prostate and bladder cancers&lt;/title&gt;&lt;secondary-title&gt;International journal of oncology&lt;/secondary-title&gt;&lt;/titles&gt;&lt;periodical&gt;&lt;full-title&gt;International journal of oncology&lt;/full-title&gt;&lt;/periodical&gt;&lt;pages&gt;5-12&lt;/pages&gt;&lt;volume&gt;40&lt;/volume&gt;&lt;number&gt;1&lt;/number&gt;&lt;dates&gt;&lt;year&gt;2012&lt;/year&gt;&lt;/dates&gt;&lt;isbn&gt;1019-643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2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17&lt;/Year&gt;&lt;RecNum&gt;539&lt;/RecNum&gt;&lt;DisplayText&gt;&lt;style face="superscript"&gt;[176]&lt;/style&gt;&lt;/DisplayText&gt;&lt;record&gt;&lt;rec-number&gt;539&lt;/rec-number&gt;&lt;foreign-keys&gt;&lt;key app="EN" db-id="pfw0tfzzf0w90aeptdrvdxeiv95vwd5dpv2v" timestamp="1672149213" guid="e01d3775-df8c-4dd4-a706-0ccf021db14c"&gt;539&lt;/key&gt;&lt;/foreign-keys&gt;&lt;ref-type name="Journal Article"&gt;17&lt;/ref-type&gt;&lt;contributors&gt;&lt;authors&gt;&lt;author&gt;Zhang, Yun&lt;/author&gt;&lt;author&gt;Xu, Wei&lt;/author&gt;&lt;author&gt;Guo, Huiqin&lt;/author&gt;&lt;author&gt;Zhang, Yanmei&lt;/author&gt;&lt;author&gt;He, Yuexi&lt;/author&gt;&lt;author&gt;Lee, Sau Har&lt;/author&gt;&lt;author&gt;Song, Xin&lt;/author&gt;&lt;author&gt;Li, Xiaoyan&lt;/author&gt;&lt;author&gt;Guo, Yongqing&lt;/author&gt;&lt;author&gt;Zhao, Yunlong&lt;/author&gt;&lt;/authors&gt;&lt;/contributors&gt;&lt;titles&gt;&lt;title&gt;NOTCH1 Signaling Regulates Self-Renewal and Platinum Chemoresistance of Cancer Stem–like Cells in Human Non–Small Cell Lung CancerNOTCH1 Regulates Novel Lung Cancer Stem Cells&lt;/title&gt;&lt;secondary-title&gt;Cancer research&lt;/secondary-title&gt;&lt;/titles&gt;&lt;periodical&gt;&lt;full-title&gt;Cancer research&lt;/full-title&gt;&lt;/periodical&gt;&lt;pages&gt;3082-3091&lt;/pages&gt;&lt;volume&gt;77&lt;/volume&gt;&lt;number&gt;11&lt;/number&gt;&lt;dates&gt;&lt;year&gt;2017&lt;/year&gt;&lt;/dates&gt;&lt;isbn&gt;0008-5472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7E65CEC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7A3F91B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51</w:t>
            </w:r>
          </w:p>
        </w:tc>
        <w:tc>
          <w:tcPr>
            <w:tcW w:w="1141" w:type="dxa"/>
          </w:tcPr>
          <w:p w14:paraId="0898487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51FE36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363C3C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55A8F9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5E42AB8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3EBC466B" w14:textId="09796F4E" w:rsidR="00C12A08" w:rsidRPr="004E497F" w:rsidRDefault="00A813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69,174]</w:t>
            </w:r>
          </w:p>
        </w:tc>
      </w:tr>
      <w:tr w:rsidR="00C12A08" w:rsidRPr="004E497F" w14:paraId="266967EF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B87B2B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6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FDFB5F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454103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7FE8E6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BAAEF4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7A9233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6EB810C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86BC57F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34C4FF30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66c</w:t>
            </w:r>
          </w:p>
        </w:tc>
        <w:tc>
          <w:tcPr>
            <w:tcW w:w="1141" w:type="dxa"/>
          </w:tcPr>
          <w:p w14:paraId="047E933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6E2FA2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CA37B1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36B601C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7F6F737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71AD1782" w14:textId="5DF3583B" w:rsidR="00C12A08" w:rsidRPr="004E497F" w:rsidRDefault="00A8133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84,175]</w:t>
            </w:r>
          </w:p>
        </w:tc>
      </w:tr>
      <w:tr w:rsidR="00C12A08" w:rsidRPr="004E497F" w14:paraId="62F62862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98468EF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67LR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7BA83D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95FF7D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1B2CF4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3C8078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BD4B8C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AC281B1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randt&lt;/Author&gt;&lt;Year&gt;2009&lt;/Year&gt;&lt;RecNum&gt;489&lt;/RecNum&gt;&lt;DisplayText&gt;&lt;style face="superscript"&gt;[84]&lt;/style&gt;&lt;/DisplayText&gt;&lt;record&gt;&lt;rec-number&gt;489&lt;/rec-number&gt;&lt;foreign-keys&gt;&lt;key app="EN" db-id="pfw0tfzzf0w90aeptdrvdxeiv95vwd5dpv2v" timestamp="1672149209" guid="272c3921-db1e-4cb2-ac28-5d118087f9cb"&gt;489&lt;/key&gt;&lt;/foreign-keys&gt;&lt;ref-type name="Journal Article"&gt;17&lt;/ref-type&gt;&lt;contributors&gt;&lt;authors&gt;&lt;author&gt;Brandt, William D.&lt;/author&gt;&lt;author&gt;Matsui, William&lt;/author&gt;&lt;author&gt;Rosenberg, Jonathan E.&lt;/author&gt;&lt;author&gt;He, Xiaobing&lt;/author&gt;&lt;author&gt;Ling, Shizhang&lt;/author&gt;&lt;author&gt;Schaeffer, Edward M.&lt;/author&gt;&lt;author&gt;Berman, David M.&lt;/author&gt;&lt;/authors&gt;&lt;/contributors&gt;&lt;titles&gt;&lt;title&gt;Urothelial carcinoma: Stem cells on the edge&lt;/title&gt;&lt;secondary-title&gt;Cancer and Metastasis Reviews&lt;/secondary-title&gt;&lt;/titles&gt;&lt;periodical&gt;&lt;full-title&gt;Cancer and Metastasis Reviews&lt;/full-title&gt;&lt;/periodical&gt;&lt;pages&gt;291-304&lt;/pages&gt;&lt;volume&gt;28&lt;/volume&gt;&lt;number&gt;3-4&lt;/number&gt;&lt;dates&gt;&lt;year&gt;2009&lt;/year&gt;&lt;/dates&gt;&lt;publisher&gt;Springer Science and Business Media LLC&lt;/publisher&gt;&lt;isbn&gt;0167-7659&lt;/isbn&gt;&lt;urls&gt;&lt;related-urls&gt;&lt;url&gt;https://dx.doi.org/10.1007/s10555-009-9187-6&lt;/url&gt;&lt;/related-urls&gt;&lt;/urls&gt;&lt;electronic-resource-num&gt;10.1007/s10555-009-9187-6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F7CF211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8782393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87</w:t>
            </w:r>
          </w:p>
        </w:tc>
        <w:tc>
          <w:tcPr>
            <w:tcW w:w="1141" w:type="dxa"/>
          </w:tcPr>
          <w:p w14:paraId="53F98E6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7D9C52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86CABE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C0A9A4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DCC55F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130B31AA" w14:textId="6530CAEA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351D3F" w:rsidRPr="004E497F">
              <w:rPr>
                <w:rFonts w:ascii="Book Antiqua" w:hAnsi="Book Antiqua" w:cstheme="majorBidi"/>
                <w:vertAlign w:val="superscript"/>
              </w:rPr>
              <w:t>116</w:t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214EC33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675F4F90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90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E7C3BE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F12D8AC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10F0A7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91131C1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3AE674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14BC97B6" w14:textId="2EAE6BD0" w:rsidR="00C12A08" w:rsidRPr="004E497F" w:rsidRDefault="006C45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Yan&lt;/Author&gt;&lt;Year&gt;2013&lt;/Year&gt;&lt;RecNum&gt;545&lt;/RecNum&gt;&lt;DisplayText&gt;&lt;style face="superscript"&gt;[110]&lt;/style&gt;&lt;/DisplayText&gt;&lt;record&gt;&lt;rec-number&gt;545&lt;/rec-number&gt;&lt;foreign-keys&gt;&lt;key app="EN" db-id="pfw0tfzzf0w90aeptdrvdxeiv95vwd5dpv2v" timestamp="1672149213" guid="a0407e06-3f12-477f-96b1-3148b28f0fc9"&gt;545&lt;/key&gt;&lt;/foreign-keys&gt;&lt;ref-type name="Journal Article"&gt;17&lt;/ref-type&gt;&lt;contributors&gt;&lt;authors&gt;&lt;author&gt;Yan, Xiuping&lt;/author&gt;&lt;author&gt;Luo, Hu&lt;/author&gt;&lt;author&gt;Zhou, Xiangdong&lt;/author&gt;&lt;author&gt;Zhu, Bingjing&lt;/author&gt;&lt;author&gt;Wang, Yuliang&lt;/author&gt;&lt;author&gt;Bian, Xiuwu&lt;/author&gt;&lt;/authors&gt;&lt;/contributors&gt;&lt;titles&gt;&lt;title&gt;Identification of CD90 as a marker for lung cancer stem cells in A549 and H446 cell lines&lt;/title&gt;&lt;secondary-title&gt;Oncology Reports&lt;/secondary-title&gt;&lt;/titles&gt;&lt;periodical&gt;&lt;full-title&gt;Oncology reports&lt;/full-title&gt;&lt;/periodical&gt;&lt;pages&gt;2733-2740&lt;/pages&gt;&lt;volume&gt;30&lt;/volume&gt;&lt;number&gt;6&lt;/number&gt;&lt;dates&gt;&lt;year&gt;2013&lt;/year&gt;&lt;/dates&gt;&lt;publisher&gt;Spandidos Publications&lt;/publisher&gt;&lt;isbn&gt;1021-335X&lt;/isbn&gt;&lt;urls&gt;&lt;related-urls&gt;&lt;url&gt;https://dx.doi.org/10.3892/or.2013.2784&lt;/url&gt;&lt;/related-urls&gt;&lt;/urls&gt;&lt;electronic-resource-num&gt;10.3892/or.2013.2784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10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Eem9ibzwvQXV0aG9yPjxZZWFyPjIwMjE8L1llYXI+PFJl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Eem9ibzwvQXV0aG9yPjxZZWFyPjIwMjE8L1llYXI+PFJl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7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BAB7A69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7B61428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17</w:t>
            </w:r>
          </w:p>
        </w:tc>
        <w:tc>
          <w:tcPr>
            <w:tcW w:w="1141" w:type="dxa"/>
          </w:tcPr>
          <w:p w14:paraId="3F2FFBC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2EDAD27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BC8080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3E8B94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217BBB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138A4CA8" w14:textId="4D41CD1C" w:rsidR="00C12A08" w:rsidRPr="004E497F" w:rsidRDefault="006C453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YXJyaXM8L0F1dGhvcj48WWVhcj4yMDIxPC9ZZWFyPjxS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YXJyaXM8L0F1dGhvcj48WWVhcj4yMDIxPC9ZZWFyPjxS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3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Foster&lt;/Author&gt;&lt;Year&gt;2018&lt;/Year&gt;&lt;RecNum&gt;546&lt;/RecNum&gt;&lt;DisplayText&gt;&lt;style face="superscript"&gt;[182]&lt;/style&gt;&lt;/DisplayText&gt;&lt;record&gt;&lt;rec-number&gt;546&lt;/rec-number&gt;&lt;foreign-keys&gt;&lt;key app="EN" db-id="pfw0tfzzf0w90aeptdrvdxeiv95vwd5dpv2v" timestamp="1672149213" guid="4126f5a4-922e-4aaa-a696-aef8187b7f4b"&gt;546&lt;/key&gt;&lt;/foreign-keys&gt;&lt;ref-type name="Journal Article"&gt;17&lt;/ref-type&gt;&lt;contributors&gt;&lt;authors&gt;&lt;author&gt;Foster, Brittni M&lt;/author&gt;&lt;author&gt;Zaidi, Danish&lt;/author&gt;&lt;author&gt;Young, Tyler R&lt;/author&gt;&lt;author&gt;Mobley, Mary E&lt;/author&gt;&lt;author&gt;Kerr, Bethany A&lt;/author&gt;&lt;/authors&gt;&lt;/contributors&gt;&lt;titles&gt;&lt;title&gt;CD117/c-kit in cancer stem cell-mediated progression and therapeutic resistance&lt;/title&gt;&lt;secondary-title&gt;Biomedicines&lt;/secondary-title&gt;&lt;/titles&gt;&lt;periodical&gt;&lt;full-title&gt;Biomedicines&lt;/full-title&gt;&lt;/periodical&gt;&lt;pages&gt;31&lt;/pages&gt;&lt;volume&gt;6&lt;/volume&gt;&lt;number&gt;1&lt;/number&gt;&lt;dates&gt;&lt;year&gt;2018&lt;/year&gt;&lt;/dates&gt;&lt;isbn&gt;2227-905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1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178]</w:t>
            </w:r>
          </w:p>
        </w:tc>
      </w:tr>
      <w:tr w:rsidR="00C12A08" w:rsidRPr="004E497F" w14:paraId="02FA9FD9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C83DC85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26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9AFB40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499747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E15B48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1BA5FF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600CC9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7B6983A" w14:textId="530BA109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ZaW5nPC9BdXRob3I+PFllYXI+MjAxNTwvWWVhcj48UmVj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</w:fldData>
              </w:fldCha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ZaW5nPC9BdXRob3I+PFllYXI+MjAxNTwvWWVhcj48UmVj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</w:fldData>
              </w:fldCha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E70245" w:rsidRPr="004E497F">
              <w:rPr>
                <w:rFonts w:ascii="Book Antiqua" w:hAnsi="Book Antiqua" w:cstheme="majorBidi"/>
                <w:noProof/>
                <w:vertAlign w:val="superscript"/>
              </w:rPr>
              <w:t>179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18&lt;/Year&gt;&lt;RecNum&gt;549&lt;/RecNum&gt;&lt;DisplayText&gt;&lt;style face="superscript"&gt;[185]&lt;/style&gt;&lt;/DisplayText&gt;&lt;record&gt;&lt;rec-number&gt;549&lt;/rec-number&gt;&lt;foreign-keys&gt;&lt;key app="EN" db-id="pfw0tfzzf0w90aeptdrvdxeiv95vwd5dpv2v" timestamp="1672149214" guid="2056ed36-1e45-4ecd-91f4-ed5e6096467e"&gt;549&lt;/key&gt;&lt;/foreign-keys&gt;&lt;ref-type name="Journal Article"&gt;17&lt;/ref-type&gt;&lt;contributors&gt;&lt;authors&gt;&lt;author&gt;Zhang, Shijian&lt;/author&gt;&lt;author&gt;Yang, Xi&lt;/author&gt;&lt;author&gt;Wang, Lei&lt;/author&gt;&lt;author&gt;Zhang, Chenping&lt;/author&gt;&lt;/authors&gt;&lt;/contributors&gt;&lt;titles&gt;&lt;title&gt;Interplay between inflammatory tumor microenvironment and cancer stem cells&lt;/title&gt;&lt;secondary-title&gt;Oncology letters&lt;/secondary-title&gt;&lt;/titles&gt;&lt;periodical&gt;&lt;full-title&gt;Oncology Letters&lt;/full-title&gt;&lt;/periodical&gt;&lt;pages&gt;679-686&lt;/pages&gt;&lt;volume&gt;16&lt;/volume&gt;&lt;number&gt;1&lt;/number&gt;&lt;dates&gt;&lt;year&gt;2018&lt;/year&gt;&lt;/dates&gt;&lt;isbn&gt;1792-1074&lt;/isbn&gt;&lt;urls&gt;&lt;/urls&gt;&lt;/record&gt;&lt;/Cite&gt;&lt;/EndNote&gt;</w:instrTex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E70245" w:rsidRPr="004E497F">
              <w:rPr>
                <w:rFonts w:ascii="Book Antiqua" w:hAnsi="Book Antiqua" w:cstheme="majorBidi"/>
                <w:noProof/>
                <w:vertAlign w:val="superscript"/>
              </w:rPr>
              <w:t>181</w:t>
            </w:r>
            <w:r w:rsidR="00E70245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8758C27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63D2F2D7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33</w:t>
            </w:r>
          </w:p>
        </w:tc>
        <w:tc>
          <w:tcPr>
            <w:tcW w:w="1141" w:type="dxa"/>
          </w:tcPr>
          <w:p w14:paraId="2EBB05F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7E18A4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281ED8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D822EE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164F46F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7A624EC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LYW53YWw8L0F1dGhvcj48WWVhcj4yMDE4PC9ZZWFyPjxS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LYW53YWw8L0F1dGhvcj48WWVhcj4yMDE4PC9ZZWFyPjxS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PJmFwb3M7QnJpZW48L0F1dGhvcj48WWVhcj4yMDA3PC9Z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PJmFwb3M7QnJpZW48L0F1dGhvcj48WWVhcj4yMDA3PC9Z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51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Huang&lt;/Author&gt;&lt;Year&gt;2013&lt;/Year&gt;&lt;RecNum&gt;492&lt;/RecNum&gt;&lt;DisplayText&gt;&lt;style face="superscript"&gt;[87]&lt;/style&gt;&lt;/DisplayText&gt;&lt;record&gt;&lt;rec-number&gt;492&lt;/rec-number&gt;&lt;foreign-keys&gt;&lt;key app="EN" db-id="pfw0tfzzf0w90aeptdrvdxeiv95vwd5dpv2v" timestamp="1672149209" guid="35ba1703-c9a1-4747-8a0f-b82286926dc6"&gt;492&lt;/key&gt;&lt;/foreign-keys&gt;&lt;ref-type name="Journal Article"&gt;17&lt;/ref-type&gt;&lt;contributors&gt;&lt;authors&gt;&lt;author&gt;Huang, Peng&lt;/author&gt;&lt;author&gt;Watanabe, Masami&lt;/author&gt;&lt;author&gt;Kaku, Haruki&lt;/author&gt;&lt;author&gt;Ueki, Hideo&lt;/author&gt;&lt;author&gt;Noguchi, Hirofumi&lt;/author&gt;&lt;author&gt;Sugimoto, Morito&lt;/author&gt;&lt;author&gt;Hirata, Takeshi&lt;/author&gt;&lt;author&gt;Yamada, Hiroshi&lt;/author&gt;&lt;author&gt;Takei, Kohji&lt;/author&gt;&lt;author&gt;Zheng, Shaobo&lt;/author&gt;&lt;author&gt;Xu, Kai&lt;/author&gt;&lt;author&gt;Nasu, Yasutomo&lt;/author&gt;&lt;author&gt;Fujii, Yasuyuki&lt;/author&gt;&lt;author&gt;Liu, Chunxiao&lt;/author&gt;&lt;author&gt;Kumon, Hiromi&lt;/author&gt;&lt;/authors&gt;&lt;/contributors&gt;&lt;titles&gt;&lt;title&gt;Cancer stem cell-like characteristics of a CD133+ subpopulation in the J82 human bladder cancer cell line&lt;/title&gt;&lt;secondary-title&gt;Molecular and Clinical Oncology&lt;/secondary-title&gt;&lt;/titles&gt;&lt;periodical&gt;&lt;full-title&gt;Molecular and Clinical Oncology&lt;/full-title&gt;&lt;/periodical&gt;&lt;pages&gt;180-184&lt;/pages&gt;&lt;volume&gt;1&lt;/volume&gt;&lt;number&gt;1&lt;/number&gt;&lt;dates&gt;&lt;year&gt;2013&lt;/year&gt;&lt;/dates&gt;&lt;publisher&gt;Spandidos Publications&lt;/publisher&gt;&lt;isbn&gt;2049-9450&lt;/isbn&gt;&lt;urls&gt;&lt;related-urls&gt;&lt;url&gt;https://dx.doi.org/10.3892/mco.2012.29&lt;/url&gt;&lt;/related-urls&gt;&lt;/urls&gt;&lt;electronic-resource-num&gt;10.3892/mco.2012.29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13&lt;/Year&gt;&lt;RecNum&gt;512&lt;/RecNum&gt;&lt;DisplayText&gt;&lt;style face="superscript"&gt;[107]&lt;/style&gt;&lt;/DisplayText&gt;&lt;record&gt;&lt;rec-number&gt;512&lt;/rec-number&gt;&lt;foreign-keys&gt;&lt;key app="EN" db-id="pfw0tfzzf0w90aeptdrvdxeiv95vwd5dpv2v" timestamp="1672149211" guid="d12c51c6-0057-463a-9bdd-7b50cce695ba"&gt;512&lt;/key&gt;&lt;/foreign-keys&gt;&lt;ref-type name="Journal Article"&gt;17&lt;/ref-type&gt;&lt;contributors&gt;&lt;authors&gt;&lt;author&gt;Wang, Shuang&lt;/author&gt;&lt;author&gt;Xu, Zhen Ye&lt;/author&gt;&lt;author&gt;Wang, Li Fang&lt;/author&gt;&lt;author&gt;Su, Wan&lt;/author&gt;&lt;/authors&gt;&lt;/contributors&gt;&lt;titles&gt;&lt;title&gt;CD133+ cancer stem cells in lung cancer&lt;/title&gt;&lt;secondary-title&gt;Frontiers in Bioscience-Landmark&lt;/secondary-title&gt;&lt;/titles&gt;&lt;periodical&gt;&lt;full-title&gt;Frontiers in Bioscience-Landmark&lt;/full-title&gt;&lt;/periodical&gt;&lt;pages&gt;447-453&lt;/pages&gt;&lt;volume&gt;18&lt;/volume&gt;&lt;number&gt;2&lt;/number&gt;&lt;dates&gt;&lt;year&gt;2013&lt;/year&gt;&lt;/dates&gt;&lt;isbn&gt;2768-6701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7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B035A38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408E75E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5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44D1E0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D8655A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590B05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ACA278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85ABD0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C13B49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Rajasekhar&lt;/Author&gt;&lt;Year&gt;2011&lt;/Year&gt;&lt;RecNum&gt;441&lt;/RecNum&gt;&lt;DisplayText&gt;&lt;style face="superscript"&gt;[35]&lt;/style&gt;&lt;/DisplayText&gt;&lt;record&gt;&lt;rec-number&gt;441&lt;/rec-number&gt;&lt;foreign-keys&gt;&lt;key app="EN" db-id="pfw0tfzzf0w90aeptdrvdxeiv95vwd5dpv2v" timestamp="1672149205" guid="f6d6895e-4bab-499c-a96e-3edc83afba7b"&gt;441&lt;/key&gt;&lt;/foreign-keys&gt;&lt;ref-type name="Journal Article"&gt;17&lt;/ref-type&gt;&lt;contributors&gt;&lt;authors&gt;&lt;author&gt;Rajasekhar, V. K.&lt;/author&gt;&lt;author&gt;Studer, L.&lt;/author&gt;&lt;author&gt;Gerald, W.&lt;/author&gt;&lt;author&gt;Socci, N. D.&lt;/author&gt;&lt;author&gt;Scher, H. I.&lt;/author&gt;&lt;/authors&gt;&lt;/contributors&gt;&lt;auth-address&gt;1] Stem Cell Center and Developmental Biology Program, Sloan-Kettering Institute, Memorial Sloan-Kettering Cancer Center, New York, New York 10065, USA. [2] Sidney Kimmel Center for Prostate and Urologic Cancers, Department of Medicine, Memorial Sloan-Kettering Cancer Center, New York, New York 10065, USA.&lt;/auth-address&gt;&lt;titles&gt;&lt;title&gt;Tumour-initiating stem-like cells in human prostate cancer exhibit increased NF-κB signalling&lt;/title&gt;&lt;secondary-title&gt;Nat Commun&lt;/secondary-title&gt;&lt;/titles&gt;&lt;periodical&gt;&lt;full-title&gt;Nat Commun&lt;/full-title&gt;&lt;/periodical&gt;&lt;pages&gt;162&lt;/pages&gt;&lt;volume&gt;2&lt;/volume&gt;&lt;dates&gt;&lt;year&gt;2011&lt;/year&gt;&lt;pub-dates&gt;&lt;date&gt;Jan 18&lt;/date&gt;&lt;/pub-dates&gt;&lt;/dates&gt;&lt;isbn&gt;2041-1723&lt;/isbn&gt;&lt;accession-num&gt;21245843&lt;/accession-num&gt;&lt;urls&gt;&lt;/urls&gt;&lt;custom2&gt;PMC3105310&lt;/custom2&gt;&lt;electronic-resource-num&gt;10.1038/ncomms1159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3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DD8781E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4AA908FC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166</w:t>
            </w:r>
          </w:p>
        </w:tc>
        <w:tc>
          <w:tcPr>
            <w:tcW w:w="1141" w:type="dxa"/>
          </w:tcPr>
          <w:p w14:paraId="51CA821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0ED7E5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12142B6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AD2659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491054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2A84A5C6" w14:textId="002DA9BE" w:rsidR="00C12A08" w:rsidRPr="004E497F" w:rsidRDefault="006C4534" w:rsidP="008C2E3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KaWFvPC9BdXRob3I+PFllYXI+MjAxMjwvWWVhcj48UmVj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KaWFvPC9BdXRob3I+PFllYXI+MjAxMjwvWWVhcj48UmVj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aaGFuZzwvQXV0aG9yPjxZZWFyPjIwMTI8L1llYXI+PFJl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aaGFuZzwvQXV0aG9yPjxZZWFyPjIwMTI8L1llYXI+PFJl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NxINyZ2FyaXRlc2N1PC9BdXRob3I+PFllYXI+MjAxNDwv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NxINyZ2FyaXRlc2N1PC9BdXRob3I+PFllYXI+MjAxNDwv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2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ao&lt;/Author&gt;&lt;Year&gt;2020&lt;/Year&gt;&lt;RecNum&gt;551&lt;/RecNum&gt;&lt;DisplayText&gt;&lt;style face="superscript"&gt;[187]&lt;/style&gt;&lt;/DisplayText&gt;&lt;record&gt;&lt;rec-number&gt;551&lt;/rec-number&gt;&lt;foreign-keys&gt;&lt;key app="EN" db-id="pfw0tfzzf0w90aeptdrvdxeiv95vwd5dpv2v" timestamp="1672149214" guid="3523378f-10a1-49ef-b635-f1df031a3bb7"&gt;551&lt;/key&gt;&lt;/foreign-keys&gt;&lt;ref-type name="Journal Article"&gt;17&lt;/ref-type&gt;&lt;contributors&gt;&lt;authors&gt;&lt;author&gt;Gao, Xu&lt;/author&gt;&lt;author&gt;Dong, Qiong-Zhu&lt;/author&gt;&lt;/authors&gt;&lt;/contributors&gt;&lt;titles&gt;&lt;title&gt;Advance in metabolism and target therapy in breast cancer stem cells&lt;/title&gt;&lt;secondary-title&gt;World Journal of Stem Cells&lt;/secondary-title&gt;&lt;/titles&gt;&lt;periodical&gt;&lt;full-title&gt;World Journal of Stem Cells&lt;/full-title&gt;&lt;/periodical&gt;&lt;pages&gt;1295-1306&lt;/pages&gt;&lt;volume&gt;12&lt;/volume&gt;&lt;number&gt;11&lt;/number&gt;&lt;dates&gt;&lt;year&gt;2020&lt;/year&gt;&lt;/dates&gt;&lt;publisher&gt;Baishideng Publishing Group Inc.&lt;/publisher&gt;&lt;isbn&gt;1948-0210&lt;/isbn&gt;&lt;urls&gt;&lt;related-urls&gt;&lt;url&gt;https://dx.doi.org/10.4252/wjsc.v12.i11.1295&lt;/url&gt;&lt;/related-urls&gt;&lt;/urls&gt;&lt;electronic-resource-num&gt;10.4252/wjsc.v12.i11.129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0AD6549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484F2E9" w14:textId="2C3AB718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D326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lastRenderedPageBreak/>
              <w:t>(EpCAM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or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ESA)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B67B09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lastRenderedPageBreak/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3EE191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045AD5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C17097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AD2080C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768B7FA9" w14:textId="7AB6DD09" w:rsidR="00C12A08" w:rsidRPr="004E497F" w:rsidRDefault="00280E54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OaTwvQXV0aG9yPjxZZWFyPjIwMTM8L1llYXI+PFJlY051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OaTwvQXV0aG9yPjxZZWFyPjIwMTM8L1llYXI+PFJlY051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MZW5nPC9BdXRob3I+PFllYXI+MjAxODwvWWVhcj48UmVj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MZW5nPC9BdXRob3I+PFllYXI+MjAxODwvWWVhcj48UmVj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5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11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ryan&lt;/Author&gt;&lt;Year&gt;2015&lt;/Year&gt;&lt;RecNum&gt;552&lt;/RecNum&gt;&lt;DisplayText&gt;&lt;style face="superscript"&gt;[188]&lt;/style&gt;&lt;/DisplayText&gt;&lt;record&gt;&lt;rec-number&gt;552&lt;/rec-number&gt;&lt;foreign-keys&gt;&lt;key app="EN" db-id="pfw0tfzzf0w90aeptdrvdxeiv95vwd5dpv2v" timestamp="1672149214" guid="d58244bd-dcad-423e-9e8f-00780c25975c"&gt;552&lt;/key&gt;&lt;/foreign-keys&gt;&lt;ref-type name="Journal Article"&gt;17&lt;/ref-type&gt;&lt;contributors&gt;&lt;authors&gt;&lt;author&gt;Bryan, Richard T.&lt;/author&gt;&lt;/authors&gt;&lt;/contributors&gt;&lt;titles&gt;&lt;title&gt;Cell adhesion and urothelial bladder cancer: the role of cadherin switching and related phenomena&lt;/title&gt;&lt;secondary-title&gt;Philosophical Transactions of the Royal Society B: Biological Sciences&lt;/secondary-title&gt;&lt;/titles&gt;&lt;periodical&gt;&lt;full-title&gt;Philosophical Transactions of the Royal Society B: Biological Sciences&lt;/full-title&gt;&lt;/periodical&gt;&lt;pages&gt;20140042&lt;/pages&gt;&lt;volume&gt;370&lt;/volume&gt;&lt;number&gt;1661&lt;/number&gt;&lt;dates&gt;&lt;year&gt;2015&lt;/year&gt;&lt;/dates&gt;&lt;publisher&gt;The Royal Society&lt;/publisher&gt;&lt;isbn&gt;0962-8436&lt;/isbn&gt;&lt;urls&gt;&lt;related-urls&gt;&lt;url&gt;https://dx.doi.org/10.1098/rstb.2014.0042&lt;/url&gt;&lt;/related-urls&gt;&lt;/urls&gt;&lt;electronic-resource-num&gt;10.1098/rstb.2014.0042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4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18&lt;/Year&gt;&lt;RecNum&gt;553&lt;/RecNum&gt;&lt;DisplayText&gt;&lt;style face="superscript"&gt;[189]&lt;/style&gt;&lt;/DisplayText&gt;&lt;record&gt;&lt;rec-number&gt;553&lt;/rec-number&gt;&lt;foreign-keys&gt;&lt;key app="EN" db-id="pfw0tfzzf0w90aeptdrvdxeiv95vwd5dpv2v" timestamp="1672149214" guid="51e3070a-9836-45d2-862e-7c2cd02267b5"&gt;553&lt;/key&gt;&lt;/foreign-keys&gt;&lt;ref-type name="Journal Article"&gt;17&lt;/ref-type&gt;&lt;contributors&gt;&lt;authors&gt;&lt;author&gt;Wang, Rong&lt;/author&gt;&lt;author&gt;Yang, Laixiu&lt;/author&gt;&lt;author&gt;Li, Shen&lt;/author&gt;&lt;author&gt;Ye, Dongmei&lt;/author&gt;&lt;author&gt;Yang, Lihong&lt;/author&gt;&lt;author&gt;Liu, Qingyan&lt;/author&gt;&lt;author&gt;Zhao, Zibo&lt;/author&gt;&lt;author&gt;Cai, Qing&lt;/author&gt;&lt;author&gt;Tan, Junzhen&lt;/author&gt;&lt;author&gt;Li, Xiuli&lt;/author&gt;&lt;/authors&gt;&lt;/contributors&gt;&lt;titles&gt;&lt;title&gt;Quercetin inhibits breast cancer stem cells via downregulation of aldehyde dehydrogenase 1A1 (ALDH1A1), chemokine receptor type 4 (CXCR4), mucin 1 (MUC1), and epithelial cell adhesion molecule (EpCAM)&lt;/title&gt;&lt;secondary-title&gt;Medical Science Monitor: international medical journal of experimental and clinical research&lt;/secondary-title&gt;&lt;/titles&gt;&lt;periodical&gt;&lt;full-title&gt;Medical Science Monitor: international medical journal of experimental and clinical research&lt;/full-title&gt;&lt;/periodical&gt;&lt;pages&gt;412&lt;/pages&gt;&lt;volume&gt;24&lt;/volume&gt;&lt;dates&gt;&lt;year&gt;2018&lt;/year&gt;&lt;/dates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E5D9D29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77139B20" w14:textId="23E601FF" w:rsidR="00C12A08" w:rsidRPr="004E497F" w:rsidRDefault="00916613" w:rsidP="00F46AE0">
            <w:pPr>
              <w:spacing w:line="360" w:lineRule="auto"/>
              <w:jc w:val="both"/>
              <w:rPr>
                <w:rFonts w:ascii="Book Antiqua" w:eastAsia="Times New Roman" w:hAnsi="Book Antiqua" w:cstheme="majorBidi"/>
                <w:b w:val="0"/>
                <w:bCs w:val="0"/>
              </w:rPr>
            </w:pPr>
            <w:r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I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ntegrin</w:t>
            </w:r>
            <w:r w:rsidR="005657FE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 xml:space="preserve"> 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α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2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</w:rPr>
              <w:t>β</w:t>
            </w:r>
            <w:r w:rsidR="00C12A08" w:rsidRPr="004E497F">
              <w:rPr>
                <w:rFonts w:ascii="Book Antiqua" w:eastAsia="Times New Roman" w:hAnsi="Book Antiqua" w:cstheme="majorBidi"/>
                <w:b w:val="0"/>
                <w:bCs w:val="0"/>
                <w:color w:val="000000"/>
                <w:vertAlign w:val="subscript"/>
              </w:rPr>
              <w:t>1</w:t>
            </w:r>
          </w:p>
        </w:tc>
        <w:tc>
          <w:tcPr>
            <w:tcW w:w="1141" w:type="dxa"/>
          </w:tcPr>
          <w:p w14:paraId="4633134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076B5E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52D1A1C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E4F910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D7C29E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6F60C475" w14:textId="0E015239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Collins&lt;/Author&gt;&lt;Year&gt;2005&lt;/Year&gt;&lt;RecNum&gt;433&lt;/RecNum&gt;&lt;DisplayText&gt;&lt;style face="superscript"&gt;[27]&lt;/style&gt;&lt;/DisplayText&gt;&lt;record&gt;&lt;rec-number&gt;433&lt;/rec-number&gt;&lt;foreign-keys&gt;&lt;key app="EN" db-id="pfw0tfzzf0w90aeptdrvdxeiv95vwd5dpv2v" timestamp="1672149205" guid="550aaa3a-9e48-4561-822f-e6f3689a568b"&gt;433&lt;/key&gt;&lt;/foreign-keys&gt;&lt;ref-type name="Journal Article"&gt;17&lt;/ref-type&gt;&lt;contributors&gt;&lt;authors&gt;&lt;author&gt;Collins, A. T.&lt;/author&gt;&lt;author&gt;Berry, P. A.&lt;/author&gt;&lt;author&gt;Hyde, C.&lt;/author&gt;&lt;author&gt;Stower, M. J.&lt;/author&gt;&lt;author&gt;Maitland, N. J.&lt;/author&gt;&lt;/authors&gt;&lt;/contributors&gt;&lt;auth-address&gt;Yorkshire Cancer Research Unit, Department of Biology, University of York, York, United Kingdom. ac43@york.ac.uk&lt;/auth-address&gt;&lt;titles&gt;&lt;title&gt;Prospective identification of tumorigenic prostate cancer stem cells&lt;/title&gt;&lt;secondary-title&gt;Cancer Res&lt;/secondary-title&gt;&lt;/titles&gt;&lt;periodical&gt;&lt;full-title&gt;Cancer Res&lt;/full-title&gt;&lt;/periodical&gt;&lt;pages&gt;10946-51&lt;/pages&gt;&lt;volume&gt;65&lt;/volume&gt;&lt;number&gt;23&lt;/number&gt;&lt;keywords&gt;&lt;keyword&gt;AC133 Antigen&lt;/keyword&gt;&lt;keyword&gt;Aged&lt;/keyword&gt;&lt;keyword&gt;Antigens, CD/biosynthesis&lt;/keyword&gt;&lt;keyword&gt;Cell Differentiation/physiology&lt;/keyword&gt;&lt;keyword&gt;Cell Growth Processes/physiology&lt;/keyword&gt;&lt;keyword&gt;Glycoproteins/biosynthesis&lt;/keyword&gt;&lt;keyword&gt;Humans&lt;/keyword&gt;&lt;keyword&gt;Hyaluronan Receptors/biosynthesis&lt;/keyword&gt;&lt;keyword&gt;Integrin alpha2beta1/biosynthesis&lt;/keyword&gt;&lt;keyword&gt;Male&lt;/keyword&gt;&lt;keyword&gt;Middle Aged&lt;/keyword&gt;&lt;keyword&gt;Neoplastic Stem Cells/metabolism/*pathology&lt;/keyword&gt;&lt;keyword&gt;Peptides&lt;/keyword&gt;&lt;keyword&gt;Prostatic Neoplasms/metabolism/*pathology&lt;/keyword&gt;&lt;keyword&gt;Receptors, Androgen/biosynthesis&lt;/keyword&gt;&lt;/keywords&gt;&lt;dates&gt;&lt;year&gt;2005&lt;/year&gt;&lt;pub-dates&gt;&lt;date&gt;Dec 1&lt;/date&gt;&lt;/pub-dates&gt;&lt;/dates&gt;&lt;isbn&gt;0008-5472 (Print)&amp;#xD;0008-5472&lt;/isbn&gt;&lt;accession-num&gt;16322242&lt;/accession-num&gt;&lt;urls&gt;&lt;/urls&gt;&lt;electronic-resource-num&gt;10.1158/0008-5472.Can-05-201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Kirkland&lt;/Author&gt;&lt;Year&gt;2009&lt;/Year&gt;&lt;RecNum&gt;554&lt;/RecNum&gt;&lt;DisplayText&gt;&lt;style face="superscript"&gt;[190]&lt;/style&gt;&lt;/DisplayText&gt;&lt;record&gt;&lt;rec-number&gt;554&lt;/rec-number&gt;&lt;foreign-keys&gt;&lt;key app="EN" db-id="pfw0tfzzf0w90aeptdrvdxeiv95vwd5dpv2v" timestamp="1672149214" guid="2903fc3d-8626-45e4-a854-cc74b351c381"&gt;554&lt;/key&gt;&lt;/foreign-keys&gt;&lt;ref-type name="Journal Article"&gt;17&lt;/ref-type&gt;&lt;contributors&gt;&lt;authors&gt;&lt;author&gt;Kirkland, SC&lt;/author&gt;&lt;/authors&gt;&lt;/contributors&gt;&lt;titles&gt;&lt;title&gt;Type I collagen inhibits differentiation and promotes a stem cell-like phenotype in human colorectal carcinoma cells&lt;/title&gt;&lt;secondary-title&gt;British journal of cancer&lt;/secondary-title&gt;&lt;/titles&gt;&lt;periodical&gt;&lt;full-title&gt;British journal of cancer&lt;/full-title&gt;&lt;/periodical&gt;&lt;pages&gt;320-326&lt;/pages&gt;&lt;volume&gt;101&lt;/volume&gt;&lt;number&gt;2&lt;/number&gt;&lt;dates&gt;&lt;year&gt;2009&lt;/year&gt;&lt;/dates&gt;&lt;isbn&gt;1532-1827&lt;/isbn&gt;&lt;urls&gt;&lt;/urls&gt;&lt;/record&gt;&lt;/Cite&gt;&lt;/EndNote&gt;</w:instrTex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6E32E2" w:rsidRPr="004E497F">
              <w:rPr>
                <w:rFonts w:ascii="Book Antiqua" w:hAnsi="Book Antiqua" w:cstheme="majorBidi"/>
                <w:noProof/>
                <w:vertAlign w:val="superscript"/>
              </w:rPr>
              <w:t>186</w: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4925B5E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18631406" w14:textId="0ABB6AD5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bookmarkStart w:id="2" w:name="_Hlk130907941"/>
            <w:r w:rsidRPr="004E497F">
              <w:rPr>
                <w:rFonts w:ascii="Book Antiqua" w:hAnsi="Book Antiqua" w:cstheme="majorBidi"/>
                <w:b w:val="0"/>
                <w:bCs w:val="0"/>
                <w:color w:val="000000"/>
              </w:rPr>
              <w:t>TRA-1-60</w:t>
            </w:r>
            <w:bookmarkEnd w:id="2"/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C03F3D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EAE216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9450D6A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9208BE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0A3E21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7A24E5D7" w14:textId="18779CE3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Rajasekhar&lt;/Author&gt;&lt;Year&gt;2011&lt;/Year&gt;&lt;RecNum&gt;441&lt;/RecNum&gt;&lt;DisplayText&gt;&lt;style face="superscript"&gt;[35]&lt;/style&gt;&lt;/DisplayText&gt;&lt;record&gt;&lt;rec-number&gt;441&lt;/rec-number&gt;&lt;foreign-keys&gt;&lt;key app="EN" db-id="pfw0tfzzf0w90aeptdrvdxeiv95vwd5dpv2v" timestamp="1672149205" guid="f6d6895e-4bab-499c-a96e-3edc83afba7b"&gt;441&lt;/key&gt;&lt;/foreign-keys&gt;&lt;ref-type name="Journal Article"&gt;17&lt;/ref-type&gt;&lt;contributors&gt;&lt;authors&gt;&lt;author&gt;Rajasekhar, V. K.&lt;/author&gt;&lt;author&gt;Studer, L.&lt;/author&gt;&lt;author&gt;Gerald, W.&lt;/author&gt;&lt;author&gt;Socci, N. D.&lt;/author&gt;&lt;author&gt;Scher, H. I.&lt;/author&gt;&lt;/authors&gt;&lt;/contributors&gt;&lt;auth-address&gt;1] Stem Cell Center and Developmental Biology Program, Sloan-Kettering Institute, Memorial Sloan-Kettering Cancer Center, New York, New York 10065, USA. [2] Sidney Kimmel Center for Prostate and Urologic Cancers, Department of Medicine, Memorial Sloan-Kettering Cancer Center, New York, New York 10065, USA.&lt;/auth-address&gt;&lt;titles&gt;&lt;title&gt;Tumour-initiating stem-like cells in human prostate cancer exhibit increased NF-κB signalling&lt;/title&gt;&lt;secondary-title&gt;Nat Commun&lt;/secondary-title&gt;&lt;/titles&gt;&lt;periodical&gt;&lt;full-title&gt;Nat Commun&lt;/full-title&gt;&lt;/periodical&gt;&lt;pages&gt;162&lt;/pages&gt;&lt;volume&gt;2&lt;/volume&gt;&lt;dates&gt;&lt;year&gt;2011&lt;/year&gt;&lt;pub-dates&gt;&lt;date&gt;Jan 18&lt;/date&gt;&lt;/pub-dates&gt;&lt;/dates&gt;&lt;isbn&gt;2041-1723&lt;/isbn&gt;&lt;accession-num&gt;21245843&lt;/accession-num&gt;&lt;urls&gt;&lt;/urls&gt;&lt;custom2&gt;PMC3105310&lt;/custom2&gt;&lt;electronic-resource-num&gt;10.1038/ncomms1159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35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aXJhc2hpbWE8L0F1dGhvcj48WWVhcj4yMDE5PC9ZZWFy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</w:fldData>
              </w:fldCha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IaXJhc2hpbWE8L0F1dGhvcj48WWVhcj4yMDE5PC9ZZWFy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</w:fldData>
              </w:fldCha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6E32E2" w:rsidRPr="004E497F">
              <w:rPr>
                <w:rFonts w:ascii="Book Antiqua" w:hAnsi="Book Antiqua" w:cstheme="majorBidi"/>
                <w:noProof/>
                <w:vertAlign w:val="superscript"/>
              </w:rPr>
              <w:t>187</w:t>
            </w:r>
            <w:r w:rsidR="006E32E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7161DCB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2DC8258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  <w:color w:val="00000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  <w:color w:val="000000"/>
              </w:rPr>
              <w:t>Trop2</w:t>
            </w:r>
          </w:p>
        </w:tc>
        <w:tc>
          <w:tcPr>
            <w:tcW w:w="1141" w:type="dxa"/>
          </w:tcPr>
          <w:p w14:paraId="72537F2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843063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E5150A8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6090021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FADFE8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2109914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rerotola&lt;/Author&gt;&lt;Year&gt;2010&lt;/Year&gt;&lt;RecNum&gt;450&lt;/RecNum&gt;&lt;DisplayText&gt;&lt;style face="superscript"&gt;[45]&lt;/style&gt;&lt;/DisplayText&gt;&lt;record&gt;&lt;rec-number&gt;450&lt;/rec-number&gt;&lt;foreign-keys&gt;&lt;key app="EN" db-id="pfw0tfzzf0w90aeptdrvdxeiv95vwd5dpv2v" timestamp="1672149206" guid="a91b6ea5-7831-44af-8082-d37ebed376f1"&gt;450&lt;/key&gt;&lt;/foreign-keys&gt;&lt;ref-type name="Journal Article"&gt;17&lt;/ref-type&gt;&lt;contributors&gt;&lt;authors&gt;&lt;author&gt;Trerotola, M.&lt;/author&gt;&lt;author&gt;Rathore, S.&lt;/author&gt;&lt;author&gt;Goel, H. L.&lt;/author&gt;&lt;author&gt;Li, J.&lt;/author&gt;&lt;author&gt;Alberti, S.&lt;/author&gt;&lt;author&gt;Piantelli, M.&lt;/author&gt;&lt;author&gt;Adams, D.&lt;/author&gt;&lt;author&gt;Jiang, Z.&lt;/author&gt;&lt;author&gt;Languino, L. R.&lt;/author&gt;&lt;/authors&gt;&lt;/contributors&gt;&lt;titles&gt;&lt;title&gt;CD133, Trop-2 and alpha2beta1 integrin surface receptors as markers of putative human prostate cancer stem cells&lt;/title&gt;&lt;secondary-title&gt;Am J Transl Res&lt;/secondary-title&gt;&lt;/titles&gt;&lt;periodical&gt;&lt;full-title&gt;Am J Transl Res&lt;/full-title&gt;&lt;/periodical&gt;&lt;pages&gt;135-44&lt;/pages&gt;&lt;volume&gt;2&lt;/volume&gt;&lt;number&gt;2&lt;/number&gt;&lt;edition&gt;20100315&lt;/edition&gt;&lt;keywords&gt;&lt;keyword&gt;Cd133&lt;/keyword&gt;&lt;keyword&gt;Prostate cancer&lt;/keyword&gt;&lt;keyword&gt;Trop-2&lt;/keyword&gt;&lt;keyword&gt;cancer stem cells&lt;/keyword&gt;&lt;keyword&gt;immunohistochemistry&lt;/keyword&gt;&lt;keyword&gt;α2β1 integrin&lt;/keyword&gt;&lt;/keywords&gt;&lt;dates&gt;&lt;year&gt;2010&lt;/year&gt;&lt;pub-dates&gt;&lt;date&gt;Mar 15&lt;/date&gt;&lt;/pub-dates&gt;&lt;/dates&gt;&lt;isbn&gt;1943-8141&lt;/isbn&gt;&lt;accession-num&gt;20407603&lt;/accession-num&gt;&lt;urls&gt;&lt;/urls&gt;&lt;custom2&gt;PMC2855629&lt;/custom2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248C49B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681AA8B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eastAsia="Times New Roman" w:hAnsi="Book Antiqua" w:cstheme="majorBidi"/>
                <w:b w:val="0"/>
                <w:bCs w:val="0"/>
              </w:rPr>
            </w:pPr>
            <w:r w:rsidRPr="004E497F">
              <w:rPr>
                <w:rFonts w:ascii="Book Antiqua" w:eastAsia="Times New Roman" w:hAnsi="Book Antiqua" w:cstheme="majorBidi"/>
                <w:b w:val="0"/>
                <w:bCs w:val="0"/>
              </w:rPr>
              <w:t>CXCR4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778805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4E18951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B5DA2D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23E129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25AF81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6EBE1F8" w14:textId="5EC728D1" w:rsidR="00C12A08" w:rsidRPr="004E497F" w:rsidRDefault="00E3078F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FbC1CZW5oYXd5PC9BdXRob3I+PFllYXI+MjAyMTwvWWVh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62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Serna&lt;/Author&gt;&lt;Year&gt;2020&lt;/Year&gt;&lt;RecNum&gt;556&lt;/RecNum&gt;&lt;DisplayText&gt;&lt;style face="superscript"&gt;[192]&lt;/style&gt;&lt;/DisplayText&gt;&lt;record&gt;&lt;rec-number&gt;556&lt;/rec-number&gt;&lt;foreign-keys&gt;&lt;key app="EN" db-id="pfw0tfzzf0w90aeptdrvdxeiv95vwd5dpv2v" timestamp="1672149214" guid="66a8dd2f-c5ea-4f1a-8e3a-2c96305ec768"&gt;556&lt;/key&gt;&lt;/foreign-keys&gt;&lt;ref-type name="Journal Article"&gt;17&lt;/ref-type&gt;&lt;contributors&gt;&lt;authors&gt;&lt;author&gt;Serna, Naroa&lt;/author&gt;&lt;author&gt;Álamo, Patricia&lt;/author&gt;&lt;author&gt;Ramesh, Prashanthi&lt;/author&gt;&lt;author&gt;Vinokurova, Daria&lt;/author&gt;&lt;author&gt;Sánchez-García, Laura&lt;/author&gt;&lt;author&gt;Unzueta, Ugutz&lt;/author&gt;&lt;author&gt;Gallardo, Alberto&lt;/author&gt;&lt;author&gt;Céspedes, María Virtudes&lt;/author&gt;&lt;author&gt;Vázquez, Esther&lt;/author&gt;&lt;author&gt;Villaverde, Antonio&lt;/author&gt;&lt;/authors&gt;&lt;/contributors&gt;&lt;titles&gt;&lt;title&gt;Nanostructured toxins for the selective destruction of drug-resistant human CXCR4+ colorectal cancer stem cells&lt;/title&gt;&lt;secondary-title&gt;Journal of Controlled Release&lt;/secondary-title&gt;&lt;/titles&gt;&lt;periodical&gt;&lt;full-title&gt;Journal of Controlled Release&lt;/full-title&gt;&lt;/periodical&gt;&lt;pages&gt;96-104&lt;/pages&gt;&lt;volume&gt;320&lt;/volume&gt;&lt;dates&gt;&lt;year&gt;2020&lt;/year&gt;&lt;/dates&gt;&lt;isbn&gt;0168-365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Yi&lt;/Author&gt;&lt;Year&gt;2014&lt;/Year&gt;&lt;RecNum&gt;557&lt;/RecNum&gt;&lt;DisplayText&gt;&lt;style face="superscript"&gt;[193]&lt;/style&gt;&lt;/DisplayText&gt;&lt;record&gt;&lt;rec-number&gt;557&lt;/rec-number&gt;&lt;foreign-keys&gt;&lt;key app="EN" db-id="pfw0tfzzf0w90aeptdrvdxeiv95vwd5dpv2v" timestamp="1672149214" guid="a93c060d-e053-48a2-8401-1e4d26daebf2"&gt;557&lt;/key&gt;&lt;/foreign-keys&gt;&lt;ref-type name="Journal Article"&gt;17&lt;/ref-type&gt;&lt;contributors&gt;&lt;authors&gt;&lt;author&gt;Yi, Tingfang&lt;/author&gt;&lt;author&gt;Zhai, Bo&lt;/author&gt;&lt;author&gt;Yu, Yonghao&lt;/author&gt;&lt;author&gt;Kiyotsugu, Yoshikawa&lt;/author&gt;&lt;author&gt;Raschle, Thomas&lt;/author&gt;&lt;author&gt;Etzkorn, Manuel&lt;/author&gt;&lt;author&gt;Seo, Hee-Chan&lt;/author&gt;&lt;author&gt;Nagiec, Michal&lt;/author&gt;&lt;author&gt;Luna, Rafael E&lt;/author&gt;&lt;author&gt;Reinherz, Ellis L&lt;/author&gt;&lt;/authors&gt;&lt;/contributors&gt;&lt;titles&gt;&lt;title&gt;Quantitative phosphoproteomic analysis reveals system-wide signaling pathways downstream of SDF-1/CXCR4 in breast cancer stem cells&lt;/title&gt;&lt;secondary-title&gt;Proceedings of the National Academy of Sciences&lt;/secondary-title&gt;&lt;/titles&gt;&lt;periodical&gt;&lt;full-title&gt;Proceedings of the National Academy of Sciences&lt;/full-title&gt;&lt;/periodical&gt;&lt;pages&gt;E2182-E2190&lt;/pages&gt;&lt;volume&gt;111&lt;/volume&gt;&lt;number&gt;21&lt;/number&gt;&lt;dates&gt;&lt;year&gt;2014&lt;/year&gt;&lt;/dates&gt;&lt;isbn&gt;0027-8424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8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CE5BB42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2CAB3C29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BCB5</w:t>
            </w:r>
          </w:p>
        </w:tc>
        <w:tc>
          <w:tcPr>
            <w:tcW w:w="1141" w:type="dxa"/>
          </w:tcPr>
          <w:p w14:paraId="402FC02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2EC123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58333E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56AE4B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70D3EE2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0D64538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dW88L0F1dGhvcj48WWVhcj4yMDE4PC9ZZWFyPjxSZWNO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dW88L0F1dGhvcj48WWVhcj4yMDE4PC9ZZWFyPjxSZWNO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7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59A6C47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744DC2EB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BCG2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63B997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77A8FCB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3EB2F5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085141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C5FD819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3F1FD97" w14:textId="72D59ED5" w:rsidR="00C12A08" w:rsidRPr="004E497F" w:rsidRDefault="00E3078F" w:rsidP="008C2E3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ang&lt;/Author&gt;&lt;Year&gt;2020&lt;/Year&gt;&lt;RecNum&gt;454&lt;/RecNum&gt;&lt;DisplayText&gt;&lt;style face="superscript"&gt;[49]&lt;/style&gt;&lt;/DisplayText&gt;&lt;record&gt;&lt;rec-number&gt;454&lt;/rec-number&gt;&lt;foreign-keys&gt;&lt;key app="EN" db-id="pfw0tfzzf0w90aeptdrvdxeiv95vwd5dpv2v" timestamp="1672149206" guid="f34ab31a-7192-45c0-8c33-64d6fd4f8b1c"&gt;454&lt;/key&gt;&lt;/foreign-keys&gt;&lt;ref-type name="Journal Article"&gt;17&lt;/ref-type&gt;&lt;contributors&gt;&lt;authors&gt;&lt;author&gt;Wang, L.&lt;/author&gt;&lt;author&gt;Stadlbauer, B.&lt;/author&gt;&lt;author&gt;Lyu, C.&lt;/author&gt;&lt;author&gt;Buchner, A.&lt;/author&gt;&lt;author&gt;Pohla, H.&lt;/author&gt;&lt;/authors&gt;&lt;/contributors&gt;&lt;auth-address&gt;Tumor Immunology Laboratory, LIFE Center, LMU Klinikum, University Munich Germany.&amp;#xD;Department of Urology, LMU Klinikum, University Munich Germany.&lt;/auth-address&gt;&lt;titles&gt;&lt;title&gt;Shikonin enhances the antitumor effect of cabazitaxel in prostate cancer stem cells and reverses cabazitaxel resistance by inhibiting ABCG2 and ALDH3A1&lt;/title&gt;&lt;secondary-title&gt;Am J Cancer Res&lt;/secondary-title&gt;&lt;/titles&gt;&lt;periodical&gt;&lt;full-title&gt;Am J Cancer Res&lt;/full-title&gt;&lt;/periodical&gt;&lt;pages&gt;3784-3800&lt;/pages&gt;&lt;volume&gt;10&lt;/volume&gt;&lt;number&gt;11&lt;/number&gt;&lt;edition&gt;20201101&lt;/edition&gt;&lt;keywords&gt;&lt;keyword&gt;Abcg2&lt;/keyword&gt;&lt;keyword&gt;Aldh3a1&lt;/keyword&gt;&lt;keyword&gt;Prostate cancer&lt;/keyword&gt;&lt;keyword&gt;cabazitaxel&lt;/keyword&gt;&lt;keyword&gt;cancer stem cells&lt;/keyword&gt;&lt;keyword&gt;drug-resistance&lt;/keyword&gt;&lt;keyword&gt;shikonin&lt;/keyword&gt;&lt;/keywords&gt;&lt;dates&gt;&lt;year&gt;2020&lt;/year&gt;&lt;/dates&gt;&lt;isbn&gt;2156-6976 (Print)&amp;#xD;2156-6976&lt;/isbn&gt;&lt;accession-num&gt;33294267&lt;/accession-num&gt;&lt;urls&gt;&lt;/urls&gt;&lt;custom1&gt;None.&lt;/custom1&gt;&lt;custom2&gt;PMC7716147&lt;/custom2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7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Xie&lt;/Author&gt;&lt;Year&gt;2014&lt;/Year&gt;&lt;RecNum&gt;558&lt;/RecNum&gt;&lt;DisplayText&gt;&lt;style face="superscript"&gt;[194]&lt;/style&gt;&lt;/DisplayText&gt;&lt;record&gt;&lt;rec-number&gt;558&lt;/rec-number&gt;&lt;foreign-keys&gt;&lt;key app="EN" db-id="pfw0tfzzf0w90aeptdrvdxeiv95vwd5dpv2v" timestamp="1672149214" guid="2913dab7-33f8-441b-9c69-8c37a0e78879"&gt;558&lt;/key&gt;&lt;/foreign-keys&gt;&lt;ref-type name="Journal Article"&gt;17&lt;/ref-type&gt;&lt;contributors&gt;&lt;authors&gt;&lt;author&gt;Xie, Zheng-Yuan&lt;/author&gt;&lt;author&gt;Lv, Ke&lt;/author&gt;&lt;author&gt;Xiong, Ying&lt;/author&gt;&lt;author&gt;Guo, Wu-Hua&lt;/author&gt;&lt;/authors&gt;&lt;/contributors&gt;&lt;titles&gt;&lt;title&gt;ABCG2-meditated multidrug resistance and tumor-initiating capacity of side population cells from colon cancer&lt;/title&gt;&lt;secondary-title&gt;Oncology Research and Treatment&lt;/secondary-title&gt;&lt;/titles&gt;&lt;periodical&gt;&lt;full-title&gt;Oncology Research and Treatment&lt;/full-title&gt;&lt;/periodical&gt;&lt;pages&gt;666-672&lt;/pages&gt;&lt;volume&gt;37&lt;/volume&gt;&lt;number&gt;11&lt;/number&gt;&lt;dates&gt;&lt;year&gt;2014&lt;/year&gt;&lt;/dates&gt;&lt;isbn&gt;2296-5270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0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Das&lt;/Author&gt;&lt;Year&gt;2019&lt;/Year&gt;&lt;RecNum&gt;559&lt;/RecNum&gt;&lt;DisplayText&gt;&lt;style face="superscript"&gt;[195]&lt;/style&gt;&lt;/DisplayText&gt;&lt;record&gt;&lt;rec-number&gt;559&lt;/rec-number&gt;&lt;foreign-keys&gt;&lt;key app="EN" db-id="pfw0tfzzf0w90aeptdrvdxeiv95vwd5dpv2v" timestamp="1672149214" guid="aa20e9b5-20d4-4bf9-b198-97f0cd9e77cb"&gt;559&lt;/key&gt;&lt;/foreign-keys&gt;&lt;ref-type name="Journal Article"&gt;17&lt;/ref-type&gt;&lt;contributors&gt;&lt;authors&gt;&lt;author&gt;Das, Sreemanti&lt;/author&gt;&lt;author&gt;Mukherjee, Pritha&lt;/author&gt;&lt;author&gt;Chatterjee, Ranodeep&lt;/author&gt;&lt;author&gt;Jamal, Zarqua&lt;/author&gt;&lt;author&gt;Chatterji, Urmi&lt;/author&gt;&lt;/authors&gt;&lt;/contributors&gt;&lt;titles&gt;&lt;title&gt;Enhancing Chemosensitivity of Breast Cancer Stem Cells by Downregulating SOX2 and ABCG2 Using Wedelolactone-encapsulated NanoparticlesDrug Nanoformulation Enhances Chemosensitivity of Breast CSC&lt;/title&gt;&lt;secondary-title&gt;Molecular cancer therapeutics&lt;/secondary-title&gt;&lt;/titles&gt;&lt;periodical&gt;&lt;full-title&gt;Molecular cancer therapeutics&lt;/full-title&gt;&lt;/periodical&gt;&lt;pages&gt;680-692&lt;/pages&gt;&lt;volume&gt;18&lt;/volume&gt;&lt;number&gt;3&lt;/number&gt;&lt;dates&gt;&lt;year&gt;2019&lt;/year&gt;&lt;/dates&gt;&lt;isbn&gt;1535-7163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1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6F2898C2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038967E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MAGE-A3</w:t>
            </w:r>
          </w:p>
        </w:tc>
        <w:tc>
          <w:tcPr>
            <w:tcW w:w="1141" w:type="dxa"/>
          </w:tcPr>
          <w:p w14:paraId="65F22A2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648E85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6067CAC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1E979E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4F634D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6456C0A0" w14:textId="76C07BA3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B36B33" w:rsidRPr="004E497F">
              <w:rPr>
                <w:rFonts w:ascii="Book Antiqua" w:hAnsi="Book Antiqua" w:cstheme="majorBidi"/>
                <w:noProof/>
                <w:vertAlign w:val="superscript"/>
              </w:rPr>
              <w:t>177</w:t>
            </w:r>
            <w:r w:rsidR="00B36B33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AAD0E00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0379342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GLDC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BD18DF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13FE42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B2027B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BA1AF1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4C6E3F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5D254AA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4945A552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5BFF1E71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LDH</w:t>
            </w:r>
          </w:p>
        </w:tc>
        <w:tc>
          <w:tcPr>
            <w:tcW w:w="1141" w:type="dxa"/>
          </w:tcPr>
          <w:p w14:paraId="653FCC6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B91BF8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16E2AD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A6D35F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4ABB4A3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0E1B52D6" w14:textId="7DF653A5" w:rsidR="00C12A08" w:rsidRPr="004E497F" w:rsidRDefault="00E3078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orodetska&lt;/Author&gt;&lt;Year&gt;2021&lt;/Year&gt;&lt;RecNum&gt;449&lt;/RecNum&gt;&lt;DisplayText&gt;&lt;style face="superscript"&gt;[44]&lt;/style&gt;&lt;/DisplayText&gt;&lt;record&gt;&lt;rec-number&gt;449&lt;/rec-number&gt;&lt;foreign-keys&gt;&lt;key app="EN" db-id="pfw0tfzzf0w90aeptdrvdxeiv95vwd5dpv2v" timestamp="1672149206" guid="36667697-faab-4d4e-bd97-8dea3ff53b15"&gt;449&lt;/key&gt;&lt;/foreign-keys&gt;&lt;ref-type name="Journal Article"&gt;17&lt;/ref-type&gt;&lt;contributors&gt;&lt;authors&gt;&lt;author&gt;Gorodetska, Ielizaveta&lt;/author&gt;&lt;author&gt;Offermann, Anne&lt;/author&gt;&lt;author&gt;Püschel, Jakob&lt;/author&gt;&lt;author&gt;Lukiyanchuk, Vasyl&lt;/author&gt;&lt;author&gt;Gaete, Diana&lt;/author&gt;&lt;author&gt;Kurzyukova, Anastasia&lt;/author&gt;&lt;author&gt;Labitzky, Vera&lt;/author&gt;&lt;author&gt;Schwarz, Franziska&lt;/author&gt;&lt;author&gt;Lange, Tobias&lt;/author&gt;&lt;author&gt;Knopf, Franziska&lt;/author&gt;&lt;/authors&gt;&lt;/contributors&gt;&lt;titles&gt;&lt;title&gt;The distinct role of ALDH1A1 and ALDH1A3 in the regulation of prostate cancer metastases&lt;/title&gt;&lt;secondary-title&gt;bioRxiv&lt;/secondary-title&gt;&lt;/titles&gt;&lt;periodical&gt;&lt;full-title&gt;bioRxiv&lt;/full-title&gt;&lt;/periodical&gt;&lt;dates&gt;&lt;year&gt;2021&lt;/year&gt;&lt;/dates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44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Holah&lt;/Author&gt;&lt;Year&gt;2017&lt;/Year&gt;&lt;RecNum&gt;473&lt;/RecNum&gt;&lt;DisplayText&gt;&lt;style face="superscript"&gt;[68]&lt;/style&gt;&lt;/DisplayText&gt;&lt;record&gt;&lt;rec-number&gt;473&lt;/rec-number&gt;&lt;foreign-keys&gt;&lt;key app="EN" db-id="pfw0tfzzf0w90aeptdrvdxeiv95vwd5dpv2v" timestamp="1672149208" guid="58601b6d-23a0-404e-9f6b-3a57fa94bd36"&gt;473&lt;/key&gt;&lt;/foreign-keys&gt;&lt;ref-type name="Journal Article"&gt;17&lt;/ref-type&gt;&lt;contributors&gt;&lt;authors&gt;&lt;author&gt;Holah, N. S.&lt;/author&gt;&lt;author&gt;Aiad, H. A.&lt;/author&gt;&lt;author&gt;Asaad, N. Y.&lt;/author&gt;&lt;author&gt;Elkhouly, E. A.&lt;/author&gt;&lt;author&gt;Lasheen, A. G.&lt;/author&gt;&lt;/authors&gt;&lt;/contributors&gt;&lt;auth-address&gt;Department of Pathology, Faculty of Medicine, Menoufia University , Shebien ElKom, Menoufia, Egypt .&amp;#xD;Professor, Department of Pathology, Faculty of Medicine, Menoufia University , Shebien ElKom, Menoufia, Egypt .&amp;#xD;Department of Oncology, Faculty of Medicine, Menoufia University , Shebien ElKom, Menoufia, Egypt .&lt;/auth-address&gt;&lt;titles&gt;&lt;title&gt;Evaluation of the Role of ALDH1 as Cancer Stem Cell Marker in Colorectal Carcinoma: An Immunohistochemical Study&lt;/title&gt;&lt;secondary-title&gt;J Clin Diagn Res&lt;/secondary-title&gt;&lt;/titles&gt;&lt;periodical&gt;&lt;full-title&gt;J Clin Diagn Res&lt;/full-title&gt;&lt;/periodical&gt;&lt;pages&gt;Ec17-ec23&lt;/pages&gt;&lt;volume&gt;11&lt;/volume&gt;&lt;number&gt;1&lt;/number&gt;&lt;edition&gt;20170101&lt;/edition&gt;&lt;keywords&gt;&lt;keyword&gt;Lymphovascular invasion&lt;/keyword&gt;&lt;keyword&gt;Rabbit polyclonal antibody&lt;/keyword&gt;&lt;keyword&gt;Streptavidin-biotin amplified system&lt;/keyword&gt;&lt;/keywords&gt;&lt;dates&gt;&lt;year&gt;2017&lt;/year&gt;&lt;pub-dates&gt;&lt;date&gt;Jan&lt;/date&gt;&lt;/pub-dates&gt;&lt;/dates&gt;&lt;isbn&gt;2249-782X (Print)&amp;#xD;0973-709x&lt;/isbn&gt;&lt;accession-num&gt;28273973&lt;/accession-num&gt;&lt;urls&gt;&lt;/urls&gt;&lt;custom2&gt;PMC5324418&lt;/custom2&gt;&lt;electronic-resource-num&gt;10.7860/jcdr/2017/22671.9291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68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aW5lc3RpZXI8L0F1dGhvcj48WWVhcj4yMDA3PC9ZZWFy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HaW5lc3RpZXI8L0F1dGhvcj48WWVhcj4yMDA3PC9ZZWFy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6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Testa&lt;/Author&gt;&lt;Year&gt;2018&lt;/Year&gt;&lt;RecNum&gt;507&lt;/RecNum&gt;&lt;DisplayText&gt;&lt;style face="superscript"&gt;[102]&lt;/style&gt;&lt;/DisplayText&gt;&lt;record&gt;&lt;rec-number&gt;507&lt;/rec-number&gt;&lt;foreign-keys&gt;&lt;key app="EN" db-id="pfw0tfzzf0w90aeptdrvdxeiv95vwd5dpv2v" timestamp="1672149210" guid="be4051fb-e63f-4dbb-8f0b-098ec8994805"&gt;507&lt;/key&gt;&lt;/foreign-keys&gt;&lt;ref-type name="Journal Article"&gt;17&lt;/ref-type&gt;&lt;contributors&gt;&lt;authors&gt;&lt;author&gt;Testa, U.&lt;/author&gt;&lt;author&gt;Castelli, G.&lt;/author&gt;&lt;author&gt;Pelosi, E.&lt;/author&gt;&lt;/authors&gt;&lt;/contributors&gt;&lt;auth-address&gt;Department of Hematology, Oncology and Molecular Medicine, Istituto Superiore di Sanità, 00161 Rome, Italy. ugo.testa@iss.it.&amp;#xD;Department of Hematology, Oncology and Molecular Medicine, Istituto Superiore di Sanità, 00161 Rome, Italy. germana.castelli@iss.it.&amp;#xD;Department of Hematology, Oncology and Molecular Medicine, Istituto Superiore di Sanità, 00161 Rome, Italy. elvira.pelosi@iss.it.&lt;/auth-address&gt;&lt;titles&gt;&lt;title&gt;Lung Cancers: Molecular Characterization, Clonal Heterogeneity and Evolution, and Cancer Stem Cells&lt;/title&gt;&lt;secondary-title&gt;Cancers (Basel)&lt;/secondary-title&gt;&lt;/titles&gt;&lt;periodical&gt;&lt;full-title&gt;Cancers (Basel)&lt;/full-title&gt;&lt;/periodical&gt;&lt;volume&gt;10&lt;/volume&gt;&lt;number&gt;8&lt;/number&gt;&lt;edition&gt;20180727&lt;/edition&gt;&lt;keywords&gt;&lt;keyword&gt;cancer stem cells&lt;/keyword&gt;&lt;keyword&gt;genomic profiling&lt;/keyword&gt;&lt;keyword&gt;membrane cell markers&lt;/keyword&gt;&lt;keyword&gt;non-small cell lung cancer&lt;/keyword&gt;&lt;keyword&gt;small cell lung cancer&lt;/keyword&gt;&lt;keyword&gt;tumor xenotransplantation assay&lt;/keyword&gt;&lt;/keywords&gt;&lt;dates&gt;&lt;year&gt;2018&lt;/year&gt;&lt;pub-dates&gt;&lt;date&gt;Jul 27&lt;/date&gt;&lt;/pub-dates&gt;&lt;/dates&gt;&lt;isbn&gt;2072-6694 (Print)&amp;#xD;2072-6694&lt;/isbn&gt;&lt;accession-num&gt;30060526&lt;/accession-num&gt;&lt;urls&gt;&lt;/urls&gt;&lt;custom1&gt;The authors have no any conflict of interest to declare.&lt;/custom1&gt;&lt;custom2&gt;PMC6116004&lt;/custom2&gt;&lt;electronic-resource-num&gt;10.3390/cancers10080248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02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t>,</w:t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Abugomaa&lt;/Author&gt;&lt;Year&gt;2020&lt;/Year&gt;&lt;RecNum&gt;544&lt;/RecNum&gt;&lt;DisplayText&gt;&lt;style face="superscript"&gt;[181]&lt;/style&gt;&lt;/DisplayText&gt;&lt;record&gt;&lt;rec-number&gt;544&lt;/rec-number&gt;&lt;foreign-keys&gt;&lt;key app="EN" db-id="pfw0tfzzf0w90aeptdrvdxeiv95vwd5dpv2v" timestamp="1672149213" guid="af367187-d804-4f85-bfb4-8ba46552e2e6"&gt;544&lt;/key&gt;&lt;/foreign-keys&gt;&lt;ref-type name="Journal Article"&gt;17&lt;/ref-type&gt;&lt;contributors&gt;&lt;authors&gt;&lt;author&gt;Abugomaa, Amira&lt;/author&gt;&lt;author&gt;Elbadawy, Mohamed&lt;/author&gt;&lt;author&gt;Yamawaki, Hideyuki&lt;/author&gt;&lt;author&gt;Usui, Tatsuya&lt;/author&gt;&lt;author&gt;Sasaki, Kazuaki&lt;/author&gt;&lt;/authors&gt;&lt;/contributors&gt;&lt;titles&gt;&lt;title&gt;Emerging Roles of Cancer Stem Cells in Bladder Cancer Progression, Tumorigenesis, and Resistance to Chemotherapy: A Potential Therapeutic Target for Bladder Cancer&lt;/title&gt;&lt;secondary-title&gt;Cells&lt;/secondary-title&gt;&lt;/titles&gt;&lt;periodical&gt;&lt;full-title&gt;Cells&lt;/full-title&gt;&lt;/periodical&gt;&lt;pages&gt;235&lt;/pages&gt;&lt;volume&gt;9&lt;/volume&gt;&lt;number&gt;1&lt;/number&gt;&lt;dates&gt;&lt;year&gt;2020&lt;/year&gt;&lt;/dates&gt;&lt;publisher&gt;MDPI AG&lt;/publisher&gt;&lt;isbn&gt;2073-4409&lt;/isbn&gt;&lt;urls&gt;&lt;related-urls&gt;&lt;url&gt;https://dx.doi.org/10.3390/cells9010235&lt;/url&gt;&lt;/related-urls&gt;&lt;/urls&gt;&lt;electronic-resource-num&gt;10.3390/cells9010235&lt;/electronic-resource-num&gt;&lt;/record&gt;&lt;/Cite&gt;&lt;/EndNote&gt;</w:instrText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24C64" w:rsidRPr="004E497F">
              <w:rPr>
                <w:rFonts w:ascii="Book Antiqua" w:hAnsi="Book Antiqua" w:cstheme="majorBidi"/>
                <w:noProof/>
                <w:vertAlign w:val="superscript"/>
              </w:rPr>
              <w:t>177</w:t>
            </w:r>
            <w:r w:rsidR="00D24C64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925E500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0FE422DE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BCMab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E1A5D9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485338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515F14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5D5C54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4FCF24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66E7795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Li&lt;/Author&gt;&lt;Year&gt;2017&lt;/Year&gt;&lt;RecNum&gt;484&lt;/RecNum&gt;&lt;DisplayText&gt;&lt;style face="superscript"&gt;[79]&lt;/style&gt;&lt;/DisplayText&gt;&lt;record&gt;&lt;rec-number&gt;484&lt;/rec-number&gt;&lt;foreign-keys&gt;&lt;key app="EN" db-id="pfw0tfzzf0w90aeptdrvdxeiv95vwd5dpv2v" timestamp="1672149209" guid="23d86de2-2dcb-49a0-b105-17d7cb3b4f8e"&gt;484&lt;/key&gt;&lt;/foreign-keys&gt;&lt;ref-type name="Journal Article"&gt;17&lt;/ref-type&gt;&lt;contributors&gt;&lt;authors&gt;&lt;author&gt;Li, Y.&lt;/author&gt;&lt;author&gt;Lin, K.&lt;/author&gt;&lt;author&gt;Yang, Z.&lt;/author&gt;&lt;author&gt;Han, N.&lt;/author&gt;&lt;author&gt;Quan, X.&lt;/author&gt;&lt;author&gt;Guo, X.&lt;/author&gt;&lt;author&gt;Li, C.&lt;/author&gt;&lt;/authors&gt;&lt;/contributors&gt;&lt;auth-address&gt;Department of Anesthesiology, Peking University Third Hospital, Beijing, China.&amp;#xD;Department of Oncology, the Affiliated Aoyang Hospital of Jiangsu University, Zhangjiagang, China.&amp;#xD;Core Facility for Protein Research, Institute of Biophysics, Chinese Academy of Sciences, Beijing, China.&amp;#xD;Department of Life Science and Technology, China Pharmaceutical University, Nanjing, China.&amp;#xD;Beijing Jianlan Institute of Medicine, Beijing, China.&lt;/auth-address&gt;&lt;titles&gt;&lt;title&gt;Bladder cancer stem cells: clonal origin and therapeutic perspectives&lt;/title&gt;&lt;secondary-title&gt;Oncotarget&lt;/secondary-title&gt;&lt;/titles&gt;&lt;periodical&gt;&lt;full-title&gt;Oncotarget&lt;/full-title&gt;&lt;/periodical&gt;&lt;pages&gt;66668-66679&lt;/pages&gt;&lt;volume&gt;8&lt;/volume&gt;&lt;number&gt;39&lt;/number&gt;&lt;edition&gt;20170708&lt;/edition&gt;&lt;keywords&gt;&lt;keyword&gt;BCSCs&lt;/keyword&gt;&lt;keyword&gt;bladder cancer&lt;/keyword&gt;&lt;keyword&gt;cancer stem cell&lt;/keyword&gt;&lt;/keywords&gt;&lt;dates&gt;&lt;year&gt;2017&lt;/year&gt;&lt;pub-dates&gt;&lt;date&gt;Sep 12&lt;/date&gt;&lt;/pub-dates&gt;&lt;/dates&gt;&lt;isbn&gt;1949-2553&lt;/isbn&gt;&lt;accession-num&gt;29029546&lt;/accession-num&gt;&lt;urls&gt;&lt;/urls&gt;&lt;custom1&gt;CONFLICTS OF INTERESTS No potential conflicts of interest were disclosed.&lt;/custom1&gt;&lt;custom2&gt;PMC5630446&lt;/custom2&gt;&lt;electronic-resource-num&gt;10.18632/oncotarget.19112&lt;/electronic-resource-num&gt;&lt;remote-database-provider&gt;NLM&lt;/remote-database-provider&gt;&lt;language&gt;eng&lt;/language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7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0BA9EF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1DCF2345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Lgr5</w:t>
            </w:r>
          </w:p>
        </w:tc>
        <w:tc>
          <w:tcPr>
            <w:tcW w:w="1141" w:type="dxa"/>
          </w:tcPr>
          <w:p w14:paraId="2E88C19E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4F78A30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62138BE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22EAEB85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295A158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7FF97997" w14:textId="416BFCC6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UYWthaGFzaGk8L0F1dGhvcj48WWVhcj4yMDExPC9ZZWFy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>
                <w:fldData xml:space="preserve">PEVuZE5vdGU+PENpdGU+PEF1dGhvcj5UYWthaGFzaGk8L0F1dGhvcj48WWVhcj4yMDExPC9ZZWFy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</w:fldData>
              </w:fldChar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.DATA </w:instrText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53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Zhang&lt;/Author&gt;&lt;Year&gt;2020&lt;/Year&gt;&lt;RecNum&gt;504&lt;/RecNum&gt;&lt;DisplayText&gt;&lt;style face="superscript"&gt;[99]&lt;/style&gt;&lt;/DisplayText&gt;&lt;record&gt;&lt;rec-number&gt;504&lt;/rec-number&gt;&lt;foreign-keys&gt;&lt;key app="EN" db-id="pfw0tfzzf0w90aeptdrvdxeiv95vwd5dpv2v" timestamp="1672149210" guid="00737e4c-5f8b-42f2-867c-a017b4ee3267"&gt;504&lt;/key&gt;&lt;/foreign-keys&gt;&lt;ref-type name="Journal Article"&gt;17&lt;/ref-type&gt;&lt;contributors&gt;&lt;authors&gt;&lt;author&gt;Zhang, Xiaoli&lt;/author&gt;&lt;author&gt;Powell, Kimerly&lt;/author&gt;&lt;author&gt;Li, Lang&lt;/author&gt;&lt;/authors&gt;&lt;/contributors&gt;&lt;titles&gt;&lt;title&gt;Breast Cancer Stem Cells: Biomarkers, Identification and Isolation Methods, Regulating Mechanisms, Cellular Origin, and Beyond&lt;/title&gt;&lt;secondary-title&gt;Cancers&lt;/secondary-title&gt;&lt;/titles&gt;&lt;periodical&gt;&lt;full-title&gt;Cancers&lt;/full-title&gt;&lt;/periodical&gt;&lt;pages&gt;3765&lt;/pages&gt;&lt;volume&gt;12&lt;/volume&gt;&lt;number&gt;12&lt;/number&gt;&lt;dates&gt;&lt;year&gt;2020&lt;/year&gt;&lt;/dates&gt;&lt;publisher&gt;MDPI AG&lt;/publisher&gt;&lt;isbn&gt;2072-6694&lt;/isbn&gt;&lt;urls&gt;&lt;related-urls&gt;&lt;url&gt;https://dx.doi.org/10.3390/cancers12123765&lt;/url&gt;&lt;/related-urls&gt;&lt;/urls&gt;&lt;electronic-resource-num&gt;10.3390/cancers12123765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9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reen&lt;/Author&gt;&lt;Year&gt;2019&lt;/Year&gt;&lt;RecNum&gt;560&lt;/RecNum&gt;&lt;DisplayText&gt;&lt;style face="superscript"&gt;[196]&lt;/style&gt;&lt;/DisplayText&gt;&lt;record&gt;&lt;rec-number&gt;560&lt;/rec-number&gt;&lt;foreign-keys&gt;&lt;key app="EN" db-id="pfw0tfzzf0w90aeptdrvdxeiv95vwd5dpv2v" timestamp="1672149215" guid="a798b1c6-4c0f-46fd-8e86-e26467505eac"&gt;560&lt;/key&gt;&lt;/foreign-keys&gt;&lt;ref-type name="Journal Article"&gt;17&lt;/ref-type&gt;&lt;contributors&gt;&lt;authors&gt;&lt;author&gt;Green, Ryan&lt;/author&gt;&lt;author&gt;Howell, Mark&lt;/author&gt;&lt;author&gt;Khalil, Roukiah&lt;/author&gt;&lt;author&gt;Nair, Rajesh&lt;/author&gt;&lt;author&gt;Yan, Jiyu&lt;/author&gt;&lt;author&gt;Foran, Elspeth&lt;/author&gt;&lt;author&gt;Katiri, Sandhyabanu&lt;/author&gt;&lt;author&gt;Banerjee, Jit&lt;/author&gt;&lt;author&gt;Singh, Mandip&lt;/author&gt;&lt;author&gt;Bharadwaj, Srinivas&lt;/author&gt;&lt;/authors&gt;&lt;/contributors&gt;&lt;titles&gt;&lt;title&gt;Actinomycin D and telmisartan combination targets Lung cancer Stem cells through the Wnt/Beta catenin pathway&lt;/title&gt;&lt;secondary-title&gt;Scientific reports&lt;/secondary-title&gt;&lt;/titles&gt;&lt;periodical&gt;&lt;full-title&gt;Scientific Reports&lt;/full-title&gt;&lt;/periodical&gt;&lt;pages&gt;1-13&lt;/pages&gt;&lt;volume&gt;9&lt;/volume&gt;&lt;number&gt;1&lt;/number&gt;&lt;dates&gt;&lt;year&gt;2019&lt;/year&gt;&lt;/dates&gt;&lt;isbn&gt;2045-2322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192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5784F7A5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32719FE2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Prox1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C0F6A6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670FDC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7C5974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248AD7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934B7E8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667FFFCB" w14:textId="41FC31E3" w:rsidR="00C12A08" w:rsidRPr="004E497F" w:rsidRDefault="007A587F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70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Lin&lt;/Author&gt;&lt;Year&gt;2019&lt;/Year&gt;&lt;RecNum&gt;561&lt;/RecNum&gt;&lt;DisplayText&gt;&lt;style face="superscript"&gt;[197]&lt;/style&gt;&lt;/DisplayText&gt;&lt;record&gt;&lt;rec-number&gt;561&lt;/rec-number&gt;&lt;foreign-keys&gt;&lt;key app="EN" db-id="pfw0tfzzf0w90aeptdrvdxeiv95vwd5dpv2v" timestamp="1672149215" guid="17961be0-7045-40a6-91c0-42a003a7bb1d"&gt;561&lt;/key&gt;&lt;/foreign-keys&gt;&lt;ref-type name="Journal Article"&gt;17&lt;/ref-type&gt;&lt;contributors&gt;&lt;authors&gt;&lt;author&gt;Lin, Chun-Jung&lt;/author&gt;&lt;author&gt;Yun, Eun-Jin&lt;/author&gt;&lt;author&gt;Lo, U&lt;/author&gt;&lt;author&gt;Tai, Yu-Ling&lt;/author&gt;&lt;author&gt;Deng, Su&lt;/author&gt;&lt;author&gt;Hernandez, Elizabeth&lt;/author&gt;&lt;author&gt;Dang, Andrew&lt;/author&gt;&lt;author&gt;Chen, Yu-An&lt;/author&gt;&lt;author&gt;Saha, Debabrata&lt;/author&gt;&lt;author&gt;Mu, Ping&lt;/author&gt;&lt;/authors&gt;&lt;/contributors&gt;&lt;titles&gt;&lt;title&gt;The paracrine induction of prostate cancer progression by caveolin-1&lt;/title&gt;&lt;secondary-title&gt;Cell death &amp;amp; disease&lt;/secondary-title&gt;&lt;/titles&gt;&lt;periodical&gt;&lt;full-title&gt;Cell death &amp;amp; disease&lt;/full-title&gt;&lt;/periodical&gt;&lt;pages&gt;1-15&lt;/pages&gt;&lt;volume&gt;10&lt;/volume&gt;&lt;number&gt;11&lt;/number&gt;&lt;dates&gt;&lt;year&gt;2019&lt;/year&gt;&lt;/dates&gt;&lt;isbn&gt;2041-488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3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43F61F20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231D5A2C" w14:textId="1754419C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EMA</w:t>
            </w:r>
            <w:r w:rsidR="005657FE" w:rsidRPr="004E497F">
              <w:rPr>
                <w:rFonts w:ascii="Book Antiqua" w:hAnsi="Book Antiqua" w:cstheme="majorBidi"/>
                <w:b w:val="0"/>
                <w:bCs w:val="0"/>
              </w:rPr>
              <w:t xml:space="preserve"> </w:t>
            </w:r>
            <w:r w:rsidRPr="004E497F">
              <w:rPr>
                <w:rFonts w:ascii="Book Antiqua" w:hAnsi="Book Antiqua" w:cstheme="majorBidi"/>
                <w:b w:val="0"/>
                <w:bCs w:val="0"/>
              </w:rPr>
              <w:t>(MUC1)</w:t>
            </w:r>
          </w:p>
        </w:tc>
        <w:tc>
          <w:tcPr>
            <w:tcW w:w="1141" w:type="dxa"/>
          </w:tcPr>
          <w:p w14:paraId="38190CAC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407EF49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2F73A45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0273F81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6007DF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4BEC5142" w14:textId="638E0FEB" w:rsidR="00C12A08" w:rsidRPr="004E497F" w:rsidRDefault="005B1A4F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7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Wong&lt;/Author&gt;&lt;Year&gt;2016&lt;/Year&gt;&lt;RecNum&gt;562&lt;/RecNum&gt;&lt;DisplayText&gt;&lt;style face="superscript"&gt;[198]&lt;/style&gt;&lt;/DisplayText&gt;&lt;record&gt;&lt;rec-number&gt;562&lt;/rec-number&gt;&lt;foreign-keys&gt;&lt;key app="EN" db-id="pfw0tfzzf0w90aeptdrvdxeiv95vwd5dpv2v" timestamp="1672149215" guid="9cff2f7b-52b0-4f9a-816f-3c6192104558"&gt;562&lt;/key&gt;&lt;/foreign-keys&gt;&lt;ref-type name="Journal Article"&gt;17&lt;/ref-type&gt;&lt;contributors&gt;&lt;authors&gt;&lt;author&gt;Wong, Nicholas&lt;/author&gt;&lt;author&gt;Major, Pierre&lt;/author&gt;&lt;author&gt;Kapoor, Anil&lt;/author&gt;&lt;author&gt;Wei, Fengxiang&lt;/author&gt;&lt;author&gt;Yan, Judy&lt;/author&gt;&lt;author&gt;Aziz, Tariq&lt;/author&gt;&lt;author&gt;Zheng, Mingxing&lt;/author&gt;&lt;author&gt;Jayasekera, Dulitha&lt;/author&gt;&lt;author&gt;Cutz, Jean-Claude&lt;/author&gt;&lt;author&gt;Chow, Mathilda Jing&lt;/author&gt;&lt;/authors&gt;&lt;/contributors&gt;&lt;titles&gt;&lt;title&gt;Amplification of MUC1 in prostate cancer metastasis and CRPC development&lt;/title&gt;&lt;secondary-title&gt;Oncotarget&lt;/secondary-title&gt;&lt;/titles&gt;&lt;periodical&gt;&lt;full-title&gt;Oncotarget&lt;/full-title&gt;&lt;/periodical&gt;&lt;pages&gt;83115&lt;/pages&gt;&lt;volume&gt;7&lt;/volume&gt;&lt;number&gt;50&lt;/number&gt;&lt;dates&gt;&lt;year&gt;2016&lt;/year&gt;&lt;/dates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4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uo&lt;/Author&gt;&lt;Year&gt;2020&lt;/Year&gt;&lt;RecNum&gt;563&lt;/RecNum&gt;&lt;DisplayText&gt;&lt;style face="superscript"&gt;[199]&lt;/style&gt;&lt;/DisplayText&gt;&lt;record&gt;&lt;rec-number&gt;563&lt;/rec-number&gt;&lt;foreign-keys&gt;&lt;key app="EN" db-id="pfw0tfzzf0w90aeptdrvdxeiv95vwd5dpv2v" timestamp="1672149215" guid="42b631d0-9bfb-4b11-833f-b261f249d1a8"&gt;563&lt;/key&gt;&lt;/foreign-keys&gt;&lt;ref-type name="Journal Article"&gt;17&lt;/ref-type&gt;&lt;contributors&gt;&lt;authors&gt;&lt;author&gt;Guo, Mei&lt;/author&gt;&lt;author&gt;Luo, Biao&lt;/author&gt;&lt;author&gt;Pan, Meng&lt;/author&gt;&lt;author&gt;Li, Miao&lt;/author&gt;&lt;author&gt;Zhao, Fengshu&lt;/author&gt;&lt;author&gt;Dou, Jun&lt;/author&gt;&lt;/authors&gt;&lt;/contributors&gt;&lt;titles&gt;&lt;title&gt;MUC1 plays an essential role in tumor immunity of colorectal cancer stem cell vaccine&lt;/title&gt;&lt;secondary-title&gt;International immunopharmacology&lt;/secondary-title&gt;&lt;/titles&gt;&lt;periodical&gt;&lt;full-title&gt;International immunopharmacology&lt;/full-title&gt;&lt;/periodical&gt;&lt;pages&gt;106631&lt;/pages&gt;&lt;volume&gt;85&lt;/volume&gt;&lt;dates&gt;&lt;year&gt;2020&lt;/year&gt;&lt;/dates&gt;&lt;isbn&gt;1567-5769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195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595D530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5414F9C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E-cadherin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3BEF10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0F317A0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8241CC3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C704F1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B96EEB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8508F4B" w14:textId="7AB516B4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Bae&lt;/Author&gt;&lt;Year&gt;2011&lt;/Year&gt;&lt;RecNum&gt;564&lt;/RecNum&gt;&lt;DisplayText&gt;&lt;style face="superscript"&gt;[200]&lt;/style&gt;&lt;/DisplayText&gt;&lt;record&gt;&lt;rec-number&gt;564&lt;/rec-number&gt;&lt;foreign-keys&gt;&lt;key app="EN" db-id="pfw0tfzzf0w90aeptdrvdxeiv95vwd5dpv2v" timestamp="1672149215" guid="22d9fa99-ef5b-4f8e-a396-0af357706a66"&gt;564&lt;/key&gt;&lt;/foreign-keys&gt;&lt;ref-type name="Journal Article"&gt;17&lt;/ref-type&gt;&lt;contributors&gt;&lt;authors&gt;&lt;author&gt;Bae, Kyung-Mi&lt;/author&gt;&lt;author&gt;Parker, Nicole N&lt;/author&gt;&lt;author&gt;Dai, Yao&lt;/author&gt;&lt;author&gt;Vieweg, Johannes&lt;/author&gt;&lt;author&gt;Siemann, Dietmar W&lt;/author&gt;&lt;/authors&gt;&lt;/contributors&gt;&lt;titles&gt;&lt;title&gt;E-cadherin plasticity in prostate cancer stem cell invasion&lt;/title&gt;&lt;secondary-title&gt;American journal of cancer research&lt;/secondary-title&gt;&lt;/titles&gt;&lt;periodical&gt;&lt;full-title&gt;American journal of cancer research&lt;/full-title&gt;&lt;/periodical&gt;&lt;pages&gt;71&lt;/pages&gt;&lt;volume&gt;1&lt;/volume&gt;&lt;number&gt;1&lt;/number&gt;&lt;dates&gt;&lt;year&gt;2011&lt;/year&gt;&lt;/dates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196,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t>197</w:t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55DEEFF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30205AF8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ZEB-1</w:t>
            </w:r>
          </w:p>
        </w:tc>
        <w:tc>
          <w:tcPr>
            <w:tcW w:w="1141" w:type="dxa"/>
          </w:tcPr>
          <w:p w14:paraId="644EAF5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9A96EE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340F722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4F9AEF6D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5DFF75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7C20E77F" w14:textId="27BCBE5D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Yun&lt;/Author&gt;&lt;Year&gt;2015&lt;/Year&gt;&lt;RecNum&gt;566&lt;/RecNum&gt;&lt;DisplayText&gt;&lt;style face="superscript"&gt;[202]&lt;/style&gt;&lt;/DisplayText&gt;&lt;record&gt;&lt;rec-number&gt;566&lt;/rec-number&gt;&lt;foreign-keys&gt;&lt;key app="EN" db-id="pfw0tfzzf0w90aeptdrvdxeiv95vwd5dpv2v" timestamp="1672149215" guid="3ab3b93b-e956-4d19-b902-a2a3f1f0c239"&gt;566&lt;/key&gt;&lt;/foreign-keys&gt;&lt;ref-type name="Journal Article"&gt;17&lt;/ref-type&gt;&lt;contributors&gt;&lt;authors&gt;&lt;author&gt;Yun, EJ&lt;/author&gt;&lt;author&gt;Baek, ST&lt;/author&gt;&lt;author&gt;Xie, D&lt;/author&gt;&lt;author&gt;Tseng, SF&lt;/author&gt;&lt;author&gt;Dobin, T&lt;/author&gt;&lt;author&gt;Hernandez, E&lt;/author&gt;&lt;author&gt;Zhou, J&lt;/author&gt;&lt;author&gt;Zhang, L&lt;/author&gt;&lt;author&gt;Yang, J&lt;/author&gt;&lt;author&gt;Sun, H&lt;/author&gt;&lt;/authors&gt;&lt;/contributors&gt;&lt;titles&gt;&lt;title&gt;DAB2IP regulates cancer stem cell phenotypes through modulating stem cell factor receptor and ZEB1&lt;/title&gt;&lt;secondary-title&gt;Oncogene&lt;/secondary-title&gt;&lt;/titles&gt;&lt;periodical&gt;&lt;full-title&gt;Oncogene&lt;/full-title&gt;&lt;/periodical&gt;&lt;pages&gt;2741-2752&lt;/pages&gt;&lt;volume&gt;34&lt;/volume&gt;&lt;number&gt;21&lt;/number&gt;&lt;dates&gt;&lt;year&gt;2015&lt;/year&gt;&lt;/dates&gt;&lt;isbn&gt;1476-5594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198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Preca&lt;/Author&gt;&lt;Year&gt;2015&lt;/Year&gt;&lt;RecNum&gt;568&lt;/RecNum&gt;&lt;DisplayText&gt;&lt;style face="superscript"&gt;[204]&lt;/style&gt;&lt;/DisplayText&gt;&lt;record&gt;&lt;rec-number&gt;568&lt;/rec-number&gt;&lt;foreign-keys&gt;&lt;key app="EN" db-id="pfw0tfzzf0w90aeptdrvdxeiv95vwd5dpv2v" timestamp="1672149215" guid="e5abd824-f4a9-4683-90e6-fa7ec968dd86"&gt;568&lt;/key&gt;&lt;/foreign-keys&gt;&lt;ref-type name="Journal Article"&gt;17&lt;/ref-type&gt;&lt;contributors&gt;&lt;authors&gt;&lt;author&gt;Preca, Bogdan</w:instrText>
            </w:r>
            <w:r w:rsidR="00DD0F52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>Tiberius&lt;/author&gt;&lt;author&gt;Bajdak, Karolina&lt;/author&gt;&lt;author&gt;Mock, Kerstin&lt;/author&gt;&lt;author&gt;Sundararajan, Vignesh&lt;/author&gt;&lt;author&gt;Pfannstiel, Jessica&lt;/author&gt;&lt;author&gt;Maurer, Jochen&lt;/author&gt;&lt;author&gt;Wellner, Ulrich&lt;/author&gt;&lt;author&gt;Hopt, Ulrich T&lt;/author&gt;&lt;author&gt;Brummer, Tilman&lt;/author&gt;&lt;author&gt;Brabletz, Simone&lt;/author&gt;&lt;/authors&gt;&lt;/contributors&gt;&lt;titles&gt;&lt;title&gt;A self</w:instrText>
            </w:r>
            <w:r w:rsidR="00DD0F52"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>enforcing CD 44s/ZEB 1 feedback loop maintains EMT and stemness properties in cancer cells&lt;/title&gt;&lt;secondary-title&gt;International journal of cancer&lt;/secondary-title&gt;&lt;/titles&gt;&lt;periodical&gt;&lt;full-title&gt;International journal of cancer&lt;/full-title&gt;&lt;/periodical&gt;&lt;pages&gt;2566-2577&lt;/pages&gt;&lt;volume&gt;137&lt;/volume&gt;&lt;number&gt;11&lt;/number&gt;&lt;dates&gt;&lt;year&gt;2015&lt;/year&gt;&lt;/dates&gt;&lt;isbn&gt;0020-7136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200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124D7332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4FA669DA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PSA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E37B96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AD0326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02B7E87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FA1CF7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DA1F56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095162F1" w14:textId="4CAF3D1E" w:rsidR="00C12A08" w:rsidRPr="004E497F" w:rsidRDefault="00C12A08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Qin&lt;/Author&gt;&lt;Year&gt;2012&lt;/Year&gt;&lt;RecNum&gt;569&lt;/RecNum&gt;&lt;DisplayText&gt;&lt;style face="superscript"&gt;[205]&lt;/style&gt;&lt;/DisplayText&gt;&lt;record&gt;&lt;rec-number&gt;569&lt;/rec-number&gt;&lt;foreign-keys&gt;&lt;key app="EN" db-id="pfw0tfzzf0w90aeptdrvdxeiv95vwd5dpv2v" timestamp="1672149215" guid="00cdf22c-afa2-4c9b-842e-7e4e54074c94"&gt;569&lt;/key&gt;&lt;/foreign-keys&gt;&lt;ref-type name="Journal Article"&gt;17&lt;/ref-type&gt;&lt;contributors&gt;&lt;authors&gt;&lt;author&gt;Qin, Jichao&lt;/author&gt;&lt;author&gt;Liu, Xin&lt;/author&gt;&lt;author&gt;Laffin, Brian&lt;/author&gt;&lt;author&gt;Chen, Xin&lt;/author&gt;&lt;author&gt;Choy, Grace&lt;/author&gt;&lt;author&gt;Jeter, Collene R&lt;/author&gt;&lt;author&gt;Calhoun-Davis, Tammy&lt;/author&gt;&lt;author&gt;Li, Hangwen&lt;/author&gt;&lt;author&gt;Palapattu, Ganesh S&lt;/author&gt;&lt;author&gt;Pang, Shen&lt;/author&gt;&lt;/authors&gt;&lt;/contributors&gt;&lt;titles&gt;&lt;title&gt;The PSA−/lo prostate cancer cell population harbors self-renewing long-term tumor-propagating cells that resist castration&lt;/title&gt;&lt;secondary-title&gt;Cell stem cell&lt;/secondary-title&gt;&lt;/titles&gt;&lt;periodical&gt;&lt;full-title&gt;Cell stem cell&lt;/full-title&gt;&lt;/periodical&gt;&lt;pages&gt;556-569&lt;/pages&gt;&lt;volume&gt;10&lt;/volume&gt;&lt;number&gt;5&lt;/number&gt;&lt;dates&gt;&lt;year&gt;2012&lt;/year&gt;&lt;/dates&gt;&lt;isbn&gt;1934-5909&lt;/isbn&gt;&lt;urls&gt;&lt;/urls&gt;&lt;/record&gt;&lt;/Cite&gt;&lt;/EndNote&gt;</w:instrTex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DD0F52" w:rsidRPr="004E497F">
              <w:rPr>
                <w:rFonts w:ascii="Book Antiqua" w:hAnsi="Book Antiqua" w:cstheme="majorBidi"/>
                <w:noProof/>
                <w:vertAlign w:val="superscript"/>
              </w:rPr>
              <w:t>20</w:t>
            </w:r>
            <w:r w:rsidR="00114E5A" w:rsidRPr="004E497F">
              <w:rPr>
                <w:rFonts w:ascii="Book Antiqua" w:hAnsi="Book Antiqua" w:cstheme="majorBidi"/>
                <w:noProof/>
                <w:vertAlign w:val="superscript"/>
              </w:rPr>
              <w:t>1</w:t>
            </w:r>
            <w:r w:rsidR="00DD0F52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3105EACB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40490F1E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5</w:t>
            </w:r>
          </w:p>
        </w:tc>
        <w:tc>
          <w:tcPr>
            <w:tcW w:w="1141" w:type="dxa"/>
          </w:tcPr>
          <w:p w14:paraId="4DD5D67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1F90F0D7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67433A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02EDAB4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72D0FCC3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2221" w:type="dxa"/>
          </w:tcPr>
          <w:p w14:paraId="567DBE9A" w14:textId="0D756017" w:rsidR="00C12A08" w:rsidRPr="004E497F" w:rsidRDefault="00B425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117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Garraway&lt;/Author&gt;&lt;Year&gt;2010&lt;/Year&gt;&lt;RecNum&gt;570&lt;/RecNum&gt;&lt;DisplayText&gt;&lt;style face="superscript"&gt;[206]&lt;/style&gt;&lt;/DisplayText&gt;&lt;record&gt;&lt;rec-number&gt;570&lt;/rec-number&gt;&lt;foreign-keys&gt;&lt;key app="EN" db-id="pfw0tfzzf0w90aeptdrvdxeiv95vwd5dpv2v" timestamp="1672149215" guid="e367fbbb-796f-4238-9d12-89b1768a9d29"&gt;570&lt;/key&gt;&lt;/foreign-keys&gt;&lt;ref-type name="Journal Article"&gt;17&lt;/ref-type&gt;&lt;contributors&gt;&lt;authors&gt;&lt;author&gt;Garraway, Isla P&lt;/author&gt;&lt;author&gt;Sun, Wenyi&lt;/author&gt;&lt;author&gt;Tran, Chau P&lt;/author&gt;&lt;author&gt;Perner, Sven&lt;/author&gt;&lt;author&gt;Zhang, Bao&lt;/author&gt;&lt;author&gt;Goldstein, Andrew S&lt;/author&gt;&lt;author&gt;Hahm, Scott A&lt;/author&gt;&lt;author&gt;Haider, Maahum&lt;/author&gt;&lt;author&gt;Head, Christian S&lt;/author&gt;&lt;author&gt;Reiter, Robert E&lt;/author&gt;&lt;/authors&gt;&lt;/contributors&gt;&lt;titles&gt;&lt;title&gt;Human prostate sphere</w:instrText>
            </w:r>
            <w:r w:rsidRPr="004E497F">
              <w:rPr>
                <w:rFonts w:ascii="宋体" w:eastAsia="宋体" w:hAnsi="宋体" w:cs="宋体" w:hint="eastAsia"/>
                <w:vertAlign w:val="superscript"/>
              </w:rPr>
              <w:instrText>‐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instrText>forming cells represent a subset of basal epithelial cells capable of glandular regeneration in vivo&lt;/title&gt;&lt;secondary-title&gt;The Prostate&lt;/secondary-title&gt;&lt;/titles&gt;&lt;periodical&gt;&lt;full-title&gt;The Prostate&lt;/full-title&gt;&lt;/periodical&gt;&lt;pages&gt;491-501&lt;/pages&gt;&lt;volume&gt;70&lt;/volume&gt;&lt;number&gt;5&lt;/number&gt;&lt;dates&gt;&lt;year&gt;2010&lt;/year&gt;&lt;/dates&gt;&lt;isbn&gt;0270-4137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2</w:t>
            </w:r>
            <w:r w:rsidR="008A0E22" w:rsidRPr="004E497F">
              <w:rPr>
                <w:rFonts w:ascii="Book Antiqua" w:hAnsi="Book Antiqua" w:cstheme="majorBidi"/>
                <w:noProof/>
                <w:vertAlign w:val="superscript"/>
              </w:rPr>
              <w:t>-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Ricardo&lt;/Author&gt;&lt;Year&gt;2011&lt;/Year&gt;&lt;RecNum&gt;572&lt;/RecNum&gt;&lt;DisplayText&gt;&lt;style face="superscript"&gt;[208]&lt;/style&gt;&lt;/DisplayText&gt;&lt;record&gt;&lt;rec-number&gt;572&lt;/rec-number&gt;&lt;foreign-keys&gt;&lt;key app="EN" db-id="pfw0tfzzf0w90aeptdrvdxeiv95vwd5dpv2v" timestamp="1672149215" guid="2af55c02-4c01-47a4-8120-6e85c490a788"&gt;572&lt;/key&gt;&lt;/foreign-keys&gt;&lt;ref-type name="Journal Article"&gt;17&lt;/ref-type&gt;&lt;contributors&gt;&lt;authors&gt;&lt;author&gt;Ricardo, Sara&lt;/author&gt;&lt;author&gt;Vieira, André Filipe&lt;/author&gt;&lt;author&gt;Gerhard, Renê&lt;/author&gt;&lt;author&gt;Leitão, Dina&lt;/author&gt;&lt;author&gt;Pinto, Regina&lt;/author&gt;&lt;author&gt;Cameselle-Teijeiro, Jorge F&lt;/author&gt;&lt;author&gt;Milanezi, Fernanda&lt;/author&gt;&lt;author&gt;Schmitt, Fernando&lt;/author&gt;&lt;author&gt;Paredes, Joana&lt;/author&gt;&lt;/authors&gt;&lt;/contributors&gt;&lt;titles&gt;&lt;title&gt;Breast cancer stem cell markers CD44, CD24 and ALDH1: expression distribution within intrinsic molecular subtype&lt;/title&gt;&lt;secondary-title&gt;Journal of clinical pathology&lt;/secondary-title&gt;&lt;/titles&gt;&lt;periodical&gt;&lt;full-title&gt;Journal of clinical pathology&lt;/full-title&gt;&lt;/periodical&gt;&lt;pages&gt;937-946&lt;/pages&gt;&lt;volume&gt;64&lt;/volume&gt;&lt;number&gt;11&lt;/number&gt;&lt;dates&gt;&lt;year&gt;2011&lt;/year&gt;&lt;/dates&gt;&lt;isbn&gt;0021-9746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4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74CFF618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4B0D473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17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771B7CF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40A56E32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5814085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A94E55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6D2E145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1BCF252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Xia&lt;/Author&gt;&lt;Year&gt;2022&lt;/Year&gt;&lt;RecNum&gt;494&lt;/RecNum&gt;&lt;DisplayText&gt;&lt;style face="superscript"&gt;[89]&lt;/style&gt;&lt;/DisplayText&gt;&lt;record&gt;&lt;rec-number&gt;494&lt;/rec-number&gt;&lt;foreign-keys&gt;&lt;key app="EN" db-id="pfw0tfzzf0w90aeptdrvdxeiv95vwd5dpv2v" timestamp="1672149209" guid="69202485-8945-40b3-a34d-aa573129665d"&gt;494&lt;/key&gt;&lt;/foreign-keys&gt;&lt;ref-type name="Journal Article"&gt;17&lt;/ref-type&gt;&lt;contributors&gt;&lt;authors&gt;&lt;author&gt;Xia, Pu&lt;/author&gt;&lt;author&gt;Liu, Da-Hua&lt;/author&gt;&lt;author&gt;Xu, Ze-Jun&lt;/author&gt;&lt;author&gt;Ren, Fu&lt;/author&gt;&lt;/authors&gt;&lt;/contributors&gt;&lt;titles&gt;&lt;title&gt;Cancer Stem Cell Markers for Urinary Carcinoma&lt;/title&gt;&lt;secondary-title&gt;Stem Cells International&lt;/secondary-title&gt;&lt;/titles&gt;&lt;periodical&gt;&lt;full-title&gt;Stem Cells International&lt;/full-title&gt;&lt;/periodical&gt;&lt;pages&gt;1-7&lt;/pages&gt;&lt;volume&gt;2022&lt;/volume&gt;&lt;dates&gt;&lt;year&gt;2022&lt;/year&gt;&lt;/dates&gt;&lt;publisher&gt;Hindawi Limited&lt;/publisher&gt;&lt;isbn&gt;1687-9678&lt;/isbn&gt;&lt;urls&gt;&lt;related-urls&gt;&lt;url&gt;https://dx.doi.org/10.1155/2022/3611677&lt;/url&gt;&lt;/related-urls&gt;&lt;/urls&gt;&lt;electronic-resource-num&gt;10.1155/2022/3611677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9A204EA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6920DCC5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18</w:t>
            </w:r>
          </w:p>
        </w:tc>
        <w:tc>
          <w:tcPr>
            <w:tcW w:w="1141" w:type="dxa"/>
          </w:tcPr>
          <w:p w14:paraId="2CC25AB1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371E0C1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16C1EB3A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2869DDFF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</w:tcPr>
          <w:p w14:paraId="007655E2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56C97533" w14:textId="1120C66E" w:rsidR="00C12A08" w:rsidRPr="004E497F" w:rsidRDefault="00B425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89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Chen&lt;/Author&gt;&lt;Year&gt;2013&lt;/Year&gt;&lt;RecNum&gt;573&lt;/RecNum&gt;&lt;DisplayText&gt;&lt;style face="superscript"&gt;[209]&lt;/style&gt;&lt;/DisplayText&gt;&lt;record&gt;&lt;rec-number&gt;573&lt;/rec-number&gt;&lt;foreign-keys&gt;&lt;key app="EN" db-id="pfw0tfzzf0w90aeptdrvdxeiv95vwd5dpv2v" timestamp="1672149216" guid="ad29348f-8f97-43b5-bdd0-561609104f01"&gt;573&lt;/key&gt;&lt;/foreign-keys&gt;&lt;ref-type name="Journal Article"&gt;17&lt;/ref-type&gt;&lt;contributors&gt;&lt;authors&gt;&lt;author&gt;Chen, Xin&lt;/author&gt;&lt;author&gt;Rycaj, Kiera&lt;/author&gt;&lt;author&gt;Liu, Xin&lt;/author&gt;&lt;author&gt;Tang, Dean G.&lt;/author&gt;&lt;/authors&gt;&lt;/contributors&gt;&lt;titles&gt;&lt;title&gt;New insights into prostate cancer stem cells&lt;/title&gt;&lt;secondary-title&gt;Cell Cycle&lt;/secondary-title&gt;&lt;/titles&gt;&lt;periodical&gt;&lt;full-title&gt;Cell cycle&lt;/full-title&gt;&lt;/periodical&gt;&lt;pages&gt;579-586&lt;/pages&gt;&lt;volume&gt;12&lt;/volume&gt;&lt;number&gt;4&lt;/number&gt;&lt;dates&gt;&lt;year&gt;2013&lt;/year&gt;&lt;/dates&gt;&lt;publisher&gt;Informa UK Limited&lt;/publisher&gt;&lt;isbn&gt;1538-4101&lt;/isbn&gt;&lt;urls&gt;&lt;related-urls&gt;&lt;url&gt;https://dx.doi.org/10.4161/cc.23721&lt;/url&gt;&lt;/related-urls&gt;&lt;/urls&gt;&lt;electronic-resource-num&gt;10.4161/cc.23721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5,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Shi&lt;/Author&gt;&lt;Year&gt;2020&lt;/Year&gt;&lt;RecNum&gt;574&lt;/RecNum&gt;&lt;DisplayText&gt;&lt;style face="superscript"&gt;[210]&lt;/style&gt;&lt;/DisplayText&gt;&lt;record&gt;&lt;rec-number&gt;574&lt;/rec-number&gt;&lt;foreign-keys&gt;&lt;key app="EN" db-id="pfw0tfzzf0w90aeptdrvdxeiv95vwd5dpv2v" timestamp="1672149216" guid="5ffded77-9891-41fc-aba1-08bc63480c6b"&gt;574&lt;/key&gt;&lt;/foreign-keys&gt;&lt;ref-type name="Journal Article"&gt;17&lt;/ref-type&gt;&lt;contributors&gt;&lt;authors&gt;&lt;author&gt;Shi, Ruizan&lt;/author&gt;&lt;author&gt;Liu, Linhong&lt;/author&gt;&lt;author&gt;Wang, Fengge&lt;/author&gt;&lt;author&gt;He, Yifan&lt;/author&gt;&lt;author&gt;Niu, Yanan&lt;/author&gt;&lt;author&gt;Wang, Chang&lt;/author&gt;&lt;author&gt;Zhang, Xuanping&lt;/author&gt;&lt;author&gt;Zhang, Xiuli&lt;/author&gt;&lt;author&gt;Zhang, Huifeng&lt;/author&gt;&lt;author&gt;Chen, Min&lt;/author&gt;&lt;/authors&gt;&lt;/contributors&gt;&lt;titles&gt;&lt;title&gt;Downregulation of cytokeratin 18 induces cellular partial EMT and stemness through increasing EpCAM expression in breast cancer&lt;/title&gt;&lt;secondary-title&gt;Cellular Signalling&lt;/secondary-title&gt;&lt;/titles&gt;&lt;periodical&gt;&lt;full-title&gt;Cellular Signalling&lt;/full-title&gt;&lt;/periodical&gt;&lt;pages&gt;109810&lt;/pages&gt;&lt;volume&gt;76&lt;/volume&gt;&lt;dates&gt;&lt;year&gt;2020&lt;/year&gt;&lt;/dates&gt;&lt;isbn&gt;0898-6568&lt;/isbn&gt;&lt;urls&gt;&lt;/urls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206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2B90DEB5" w14:textId="77777777" w:rsidTr="00F46A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  <w:tcBorders>
              <w:top w:val="none" w:sz="0" w:space="0" w:color="auto"/>
              <w:bottom w:val="none" w:sz="0" w:space="0" w:color="auto"/>
            </w:tcBorders>
          </w:tcPr>
          <w:p w14:paraId="27A34CB7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CK20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3EC2DBCD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547720B6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792ECCC4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-</w:t>
            </w: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13727590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  <w:tcBorders>
              <w:top w:val="none" w:sz="0" w:space="0" w:color="auto"/>
              <w:bottom w:val="none" w:sz="0" w:space="0" w:color="auto"/>
            </w:tcBorders>
          </w:tcPr>
          <w:p w14:paraId="2914E09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  <w:tcBorders>
              <w:top w:val="none" w:sz="0" w:space="0" w:color="auto"/>
              <w:bottom w:val="none" w:sz="0" w:space="0" w:color="auto"/>
            </w:tcBorders>
          </w:tcPr>
          <w:p w14:paraId="20F9D5EE" w14:textId="77777777" w:rsidR="00C12A08" w:rsidRPr="004E497F" w:rsidRDefault="00C12A08" w:rsidP="00F46AE0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Xia&lt;/Author&gt;&lt;Year&gt;2022&lt;/Year&gt;&lt;RecNum&gt;494&lt;/RecNum&gt;&lt;DisplayText&gt;&lt;style face="superscript"&gt;[89]&lt;/style&gt;&lt;/DisplayText&gt;&lt;record&gt;&lt;rec-number&gt;494&lt;/rec-number&gt;&lt;foreign-keys&gt;&lt;key app="EN" db-id="pfw0tfzzf0w90aeptdrvdxeiv95vwd5dpv2v" timestamp="1672149209" guid="69202485-8945-40b3-a34d-aa573129665d"&gt;494&lt;/key&gt;&lt;/foreign-keys&gt;&lt;ref-type name="Journal Article"&gt;17&lt;/ref-type&gt;&lt;contributors&gt;&lt;authors&gt;&lt;author&gt;Xia, Pu&lt;/author&gt;&lt;author&gt;Liu, Da-Hua&lt;/author&gt;&lt;author&gt;Xu, Ze-Jun&lt;/author&gt;&lt;author&gt;Ren, Fu&lt;/author&gt;&lt;/authors&gt;&lt;/contributors&gt;&lt;titles&gt;&lt;title&gt;Cancer Stem Cell Markers for Urinary Carcinoma&lt;/title&gt;&lt;secondary-title&gt;Stem Cells International&lt;/secondary-title&gt;&lt;/titles&gt;&lt;periodical&gt;&lt;full-title&gt;Stem Cells International&lt;/full-title&gt;&lt;/periodical&gt;&lt;pages&gt;1-7&lt;/pages&gt;&lt;volume&gt;2022&lt;/volume&gt;&lt;dates&gt;&lt;year&gt;2022&lt;/year&gt;&lt;/dates&gt;&lt;publisher&gt;Hindawi Limited&lt;/publisher&gt;&lt;isbn&gt;1687-9678&lt;/isbn&gt;&lt;urls&gt;&lt;related-urls&gt;&lt;url&gt;https://dx.doi.org/10.1155/2022/3611677&lt;/url&gt;&lt;/related-urls&gt;&lt;/urls&gt;&lt;electronic-resource-num&gt;10.1155/2022/3611677&lt;/electronic-resource-num&gt;&lt;/record&gt;&lt;/Cite&gt;&lt;/EndNote&gt;</w:instrTex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Pr="004E497F">
              <w:rPr>
                <w:rFonts w:ascii="Book Antiqua" w:hAnsi="Book Antiqua" w:cstheme="majorBidi"/>
                <w:noProof/>
                <w:vertAlign w:val="superscript"/>
              </w:rPr>
              <w:t>89</w:t>
            </w:r>
            <w:r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  <w:tr w:rsidR="00C12A08" w:rsidRPr="004E497F" w14:paraId="08E0368D" w14:textId="77777777" w:rsidTr="00F46AE0">
        <w:trPr>
          <w:trHeight w:val="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3" w:type="dxa"/>
          </w:tcPr>
          <w:p w14:paraId="6FBC9806" w14:textId="77777777" w:rsidR="00C12A08" w:rsidRPr="004E497F" w:rsidRDefault="00C12A08" w:rsidP="00F46AE0">
            <w:pPr>
              <w:spacing w:line="360" w:lineRule="auto"/>
              <w:jc w:val="both"/>
              <w:rPr>
                <w:rFonts w:ascii="Book Antiqua" w:hAnsi="Book Antiqua" w:cstheme="majorBidi"/>
                <w:b w:val="0"/>
                <w:bCs w:val="0"/>
              </w:rPr>
            </w:pPr>
            <w:r w:rsidRPr="004E497F">
              <w:rPr>
                <w:rFonts w:ascii="Book Antiqua" w:hAnsi="Book Antiqua" w:cstheme="majorBidi"/>
                <w:b w:val="0"/>
                <w:bCs w:val="0"/>
              </w:rPr>
              <w:t>Ar-v7</w:t>
            </w:r>
          </w:p>
        </w:tc>
        <w:tc>
          <w:tcPr>
            <w:tcW w:w="1141" w:type="dxa"/>
          </w:tcPr>
          <w:p w14:paraId="312108F4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  <w:r w:rsidRPr="004E497F">
              <w:rPr>
                <w:rFonts w:ascii="Book Antiqua" w:hAnsi="Book Antiqua" w:cstheme="majorBidi"/>
              </w:rPr>
              <w:t>+</w:t>
            </w:r>
          </w:p>
        </w:tc>
        <w:tc>
          <w:tcPr>
            <w:tcW w:w="1141" w:type="dxa"/>
          </w:tcPr>
          <w:p w14:paraId="5B614C5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3EBA54F6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0D5A336B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1141" w:type="dxa"/>
          </w:tcPr>
          <w:p w14:paraId="58733F60" w14:textId="77777777" w:rsidR="00C12A08" w:rsidRPr="004E497F" w:rsidRDefault="00C12A08" w:rsidP="00F46AE0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</w:rPr>
            </w:pPr>
          </w:p>
        </w:tc>
        <w:tc>
          <w:tcPr>
            <w:tcW w:w="2221" w:type="dxa"/>
          </w:tcPr>
          <w:p w14:paraId="585325DB" w14:textId="316917E5" w:rsidR="00C12A08" w:rsidRPr="004E497F" w:rsidRDefault="00C12A08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 w:cstheme="majorBidi"/>
                <w:vertAlign w:val="superscript"/>
              </w:rPr>
            </w:pPr>
            <w:r w:rsidRPr="004E497F">
              <w:rPr>
                <w:rFonts w:ascii="Book Antiqua" w:hAnsi="Book Antiqua" w:cstheme="majorBidi"/>
                <w:vertAlign w:val="superscript"/>
              </w:rPr>
              <w:t>[</w:t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fldChar w:fldCharType="begin"/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instrText xml:space="preserve"> ADDIN EN.CITE &lt;EndNote&gt;&lt;Cite&gt;&lt;Author&gt;Chen&lt;/Author&gt;&lt;Year&gt;2021&lt;/Year&gt;&lt;RecNum&gt;575&lt;/RecNum&gt;&lt;DisplayText&gt;&lt;style face="superscript"&gt;[211]&lt;/style&gt;&lt;/DisplayText&gt;&lt;record&gt;&lt;rec-number&gt;575&lt;/rec-number&gt;&lt;foreign-keys&gt;&lt;key app="EN" db-id="pfw0tfzzf0w90aeptdrvdxeiv95vwd5dpv2v" timestamp="1672149216" guid="80ab8744-6ca2-49b0-b88c-e31602029e6b"&gt;575&lt;/key&gt;&lt;/foreign-keys&gt;&lt;ref-type name="Journal Article"&gt;17&lt;/ref-type&gt;&lt;contributors&gt;&lt;authors&gt;&lt;author&gt;Chen, Ye&lt;/author&gt;&lt;author&gt;Lan, Tian&lt;/author&gt;&lt;/authors&gt;&lt;/contributors&gt;&lt;titles&gt;&lt;title&gt;Molecular origin, expression regulation, and biological function of androgen receptor splicing variant 7 in prostate cancer&lt;/title&gt;&lt;secondary-title&gt;Urologia Internationalis&lt;/secondary-title&gt;&lt;/titles&gt;&lt;periodical&gt;&lt;full-title&gt;Urologia Internationalis&lt;/full-title&gt;&lt;/periodical&gt;&lt;pages&gt;337-353&lt;/pages&gt;&lt;volume&gt;105&lt;/volume&gt;&lt;number&gt;5-6&lt;/number&gt;&lt;dates&gt;&lt;year&gt;2021&lt;/year&gt;&lt;/dates&gt;&lt;isbn&gt;0042-1138&lt;/isbn&gt;&lt;urls&gt;&lt;/urls&gt;&lt;/record&gt;&lt;/Cite&gt;&lt;/EndNote&gt;</w:instrText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fldChar w:fldCharType="separate"/>
            </w:r>
            <w:r w:rsidR="00114E5A" w:rsidRPr="004E497F">
              <w:rPr>
                <w:rFonts w:ascii="Book Antiqua" w:hAnsi="Book Antiqua" w:cstheme="majorBidi"/>
                <w:noProof/>
                <w:vertAlign w:val="superscript"/>
              </w:rPr>
              <w:t>207</w:t>
            </w:r>
            <w:r w:rsidR="00114E5A" w:rsidRPr="004E497F">
              <w:rPr>
                <w:rFonts w:ascii="Book Antiqua" w:hAnsi="Book Antiqua" w:cstheme="majorBidi"/>
                <w:vertAlign w:val="superscript"/>
              </w:rPr>
              <w:fldChar w:fldCharType="end"/>
            </w:r>
            <w:r w:rsidRPr="004E497F">
              <w:rPr>
                <w:rFonts w:ascii="Book Antiqua" w:hAnsi="Book Antiqua" w:cstheme="majorBidi"/>
                <w:vertAlign w:val="superscript"/>
              </w:rPr>
              <w:t>]</w:t>
            </w:r>
          </w:p>
        </w:tc>
      </w:tr>
    </w:tbl>
    <w:p w14:paraId="5DD87DA1" w14:textId="7CFF26C3" w:rsidR="005D0286" w:rsidRDefault="00C12A08" w:rsidP="00E37B31">
      <w:pPr>
        <w:adjustRightInd w:val="0"/>
        <w:snapToGrid w:val="0"/>
        <w:spacing w:line="360" w:lineRule="auto"/>
        <w:jc w:val="both"/>
        <w:rPr>
          <w:rFonts w:ascii="Book Antiqua" w:eastAsia="Book Antiqua" w:hAnsi="Book Antiqua" w:cs="Book Antiqua"/>
        </w:rPr>
      </w:pPr>
      <w:r w:rsidRPr="004E497F">
        <w:rPr>
          <w:rFonts w:ascii="Book Antiqua" w:eastAsia="Book Antiqua" w:hAnsi="Book Antiqua" w:cs="Book Antiqua"/>
          <w:color w:val="000000"/>
        </w:rPr>
        <w:t>+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Over-expressed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-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Under-expressed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nk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No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found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i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h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iterature/controversial.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S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Tissue-specific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Prostate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olon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ladd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Breast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;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CSCs: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Lung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ancer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stem</w:t>
      </w:r>
      <w:r w:rsidR="005657FE" w:rsidRPr="004E497F">
        <w:rPr>
          <w:rFonts w:ascii="Book Antiqua" w:eastAsia="Book Antiqua" w:hAnsi="Book Antiqua" w:cs="Book Antiqua"/>
          <w:color w:val="000000"/>
        </w:rPr>
        <w:t xml:space="preserve"> </w:t>
      </w:r>
      <w:r w:rsidRPr="004E497F">
        <w:rPr>
          <w:rFonts w:ascii="Book Antiqua" w:eastAsia="Book Antiqua" w:hAnsi="Book Antiqua" w:cs="Book Antiqua"/>
          <w:color w:val="000000"/>
        </w:rPr>
        <w:t>cells</w:t>
      </w:r>
      <w:r w:rsidR="00FE0C87" w:rsidRPr="004E497F">
        <w:rPr>
          <w:rFonts w:ascii="Book Antiqua" w:eastAsia="Book Antiqua" w:hAnsi="Book Antiqua" w:cs="Book Antiqua"/>
          <w:color w:val="000000"/>
        </w:rPr>
        <w:t>;</w:t>
      </w:r>
      <w:r w:rsidR="00FE0C87" w:rsidRPr="004E497F">
        <w:rPr>
          <w:rFonts w:ascii="Book Antiqua" w:eastAsia="Book Antiqua" w:hAnsi="Book Antiqua" w:cs="Book Antiqua"/>
          <w:color w:val="FF0000"/>
        </w:rPr>
        <w:t xml:space="preserve"> </w:t>
      </w:r>
      <w:r w:rsidR="00FE0C87" w:rsidRPr="004E497F">
        <w:rPr>
          <w:rFonts w:ascii="Book Antiqua" w:hAnsi="Book Antiqua" w:cstheme="majorBidi"/>
        </w:rPr>
        <w:t xml:space="preserve">EpCAM: </w:t>
      </w:r>
      <w:r w:rsidR="00FE0C87" w:rsidRPr="004E497F">
        <w:rPr>
          <w:rFonts w:ascii="Book Antiqua" w:eastAsia="Book Antiqua" w:hAnsi="Book Antiqua" w:cs="Book Antiqua"/>
        </w:rPr>
        <w:t xml:space="preserve">Epithelial cell adhesion molecule; </w:t>
      </w:r>
      <w:r w:rsidR="00FE0C87" w:rsidRPr="004E497F">
        <w:rPr>
          <w:rFonts w:ascii="Book Antiqua" w:hAnsi="Book Antiqua" w:cstheme="majorBidi"/>
        </w:rPr>
        <w:t xml:space="preserve">TRA-1-60: </w:t>
      </w:r>
      <w:r w:rsidR="00FE0C87" w:rsidRPr="004E497F">
        <w:rPr>
          <w:rFonts w:ascii="Book Antiqua" w:eastAsia="Book Antiqua" w:hAnsi="Book Antiqua" w:cs="Book Antiqua"/>
        </w:rPr>
        <w:t xml:space="preserve">T cell receptor alpha locus; </w:t>
      </w:r>
      <w:r w:rsidR="00FE0C87" w:rsidRPr="004E497F">
        <w:rPr>
          <w:rFonts w:ascii="Book Antiqua" w:hAnsi="Book Antiqua" w:cstheme="majorBidi"/>
        </w:rPr>
        <w:t xml:space="preserve">ALDH: </w:t>
      </w:r>
      <w:r w:rsidR="00FE0C87" w:rsidRPr="004E497F">
        <w:rPr>
          <w:rFonts w:ascii="Book Antiqua" w:eastAsia="Book Antiqua" w:hAnsi="Book Antiqua" w:cs="Book Antiqua"/>
        </w:rPr>
        <w:t>Aldehyde dehydrogenase</w:t>
      </w:r>
      <w:r w:rsidR="00E37B31" w:rsidRPr="004E497F">
        <w:rPr>
          <w:rFonts w:ascii="Book Antiqua" w:eastAsia="Book Antiqua" w:hAnsi="Book Antiqua" w:cs="Book Antiqua"/>
        </w:rPr>
        <w:t xml:space="preserve">; </w:t>
      </w:r>
      <w:r w:rsidR="00FE0C87" w:rsidRPr="004E497F">
        <w:rPr>
          <w:rFonts w:ascii="Book Antiqua" w:hAnsi="Book Antiqua" w:cstheme="majorBidi"/>
        </w:rPr>
        <w:t xml:space="preserve">EMA: </w:t>
      </w:r>
      <w:r w:rsidR="00FE0C87" w:rsidRPr="004E497F">
        <w:rPr>
          <w:rFonts w:ascii="Book Antiqua" w:eastAsia="Book Antiqua" w:hAnsi="Book Antiqua" w:cs="Book Antiqua"/>
        </w:rPr>
        <w:t>Epithelial membrane antigen</w:t>
      </w:r>
      <w:r w:rsidR="00E37B31" w:rsidRPr="004E497F">
        <w:rPr>
          <w:rFonts w:ascii="Book Antiqua" w:eastAsia="Book Antiqua" w:hAnsi="Book Antiqua" w:cs="Book Antiqua"/>
        </w:rPr>
        <w:t>.</w:t>
      </w:r>
    </w:p>
    <w:p w14:paraId="44D3660F" w14:textId="77777777" w:rsidR="00FE0C87" w:rsidRPr="004E497F" w:rsidRDefault="005D0286" w:rsidP="00E37B31">
      <w:pPr>
        <w:adjustRightInd w:val="0"/>
        <w:snapToGrid w:val="0"/>
        <w:spacing w:line="360" w:lineRule="auto"/>
        <w:jc w:val="both"/>
        <w:rPr>
          <w:rFonts w:ascii="Book Antiqua" w:hAnsi="Book Antiqua"/>
        </w:rPr>
      </w:pPr>
      <w:r>
        <w:rPr>
          <w:rFonts w:ascii="Book Antiqua" w:eastAsia="Book Antiqua" w:hAnsi="Book Antiqua" w:cs="Book Antiqua"/>
        </w:rPr>
        <w:lastRenderedPageBreak/>
        <w:br w:type="page"/>
      </w:r>
    </w:p>
    <w:p w14:paraId="1A435A17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24E3EA57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56A1D81B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19EC6F1C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1E6F3CD9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6DD118E8" wp14:editId="09B57F2F">
            <wp:extent cx="2499360" cy="1440180"/>
            <wp:effectExtent l="0" t="0" r="0" b="7620"/>
            <wp:docPr id="5" name="图片 5" descr="C:\Users\18810513029\Desktop\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\Users\18810513029\Desktop\logo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9936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7E02BC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793BBF15" w14:textId="77777777" w:rsidR="001B2A39" w:rsidRDefault="001B2A39" w:rsidP="001B2A39">
      <w:pPr>
        <w:autoSpaceDE w:val="0"/>
        <w:autoSpaceDN w:val="0"/>
        <w:adjustRightInd w:val="0"/>
        <w:snapToGrid w:val="0"/>
        <w:spacing w:line="240" w:lineRule="atLeast"/>
        <w:ind w:leftChars="100" w:left="240"/>
        <w:jc w:val="center"/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</w:pPr>
      <w:r>
        <w:rPr>
          <w:rFonts w:ascii="Book Antiqua" w:eastAsia="TimesNewRomanPSMT" w:hAnsi="Book Antiqua" w:cs="TimesNewRomanPSMT"/>
          <w:color w:val="000000"/>
          <w:sz w:val="28"/>
          <w:szCs w:val="28"/>
        </w:rPr>
        <w:t xml:space="preserve">Published by </w:t>
      </w: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>Baishideng Publishing Group Inc</w:t>
      </w:r>
    </w:p>
    <w:p w14:paraId="041E9234" w14:textId="77777777" w:rsidR="001B2A39" w:rsidRDefault="001B2A39" w:rsidP="001B2A39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TimesNewRomanPSMT" w:hAnsi="Book Antiqua" w:cs="Garamond"/>
          <w:color w:val="000000"/>
          <w:sz w:val="28"/>
          <w:szCs w:val="28"/>
        </w:rPr>
        <w:t>7041 Koll Center Parkway, Suite 160, Pleasanton, CA 94566, USA</w:t>
      </w:r>
    </w:p>
    <w:p w14:paraId="23DB74E3" w14:textId="77777777" w:rsidR="001B2A39" w:rsidRDefault="001B2A39" w:rsidP="001B2A39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0000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Telephone: </w:t>
      </w:r>
      <w:r>
        <w:rPr>
          <w:rFonts w:ascii="Book Antiqua" w:eastAsia="TimesNewRomanPSMT" w:hAnsi="Book Antiqua" w:cs="Garamond"/>
          <w:color w:val="000000"/>
          <w:sz w:val="28"/>
          <w:szCs w:val="28"/>
        </w:rPr>
        <w:t>+1-925-3991568</w:t>
      </w:r>
    </w:p>
    <w:p w14:paraId="351FF172" w14:textId="77777777" w:rsidR="001B2A39" w:rsidRDefault="001B2A39" w:rsidP="001B2A39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E-mail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bpgoffice@wjgnet.com</w:t>
      </w:r>
    </w:p>
    <w:p w14:paraId="257E791C" w14:textId="77777777" w:rsidR="001B2A39" w:rsidRDefault="001B2A39" w:rsidP="001B2A39">
      <w:pPr>
        <w:autoSpaceDE w:val="0"/>
        <w:autoSpaceDN w:val="0"/>
        <w:adjustRightInd w:val="0"/>
        <w:snapToGrid w:val="0"/>
        <w:ind w:leftChars="100" w:left="240"/>
        <w:jc w:val="center"/>
        <w:rPr>
          <w:rFonts w:ascii="Book Antiqua" w:eastAsia="TimesNewRomanPSMT" w:hAnsi="Book Antiqua" w:cs="Garamond"/>
          <w:color w:val="D56400"/>
          <w:sz w:val="28"/>
          <w:szCs w:val="28"/>
        </w:rPr>
      </w:pPr>
      <w:r>
        <w:rPr>
          <w:rFonts w:ascii="Book Antiqua" w:eastAsia="Garamond-Bold" w:hAnsi="Book Antiqua" w:cs="Garamond-Bold"/>
          <w:b/>
          <w:bCs/>
          <w:color w:val="000000"/>
          <w:sz w:val="28"/>
          <w:szCs w:val="28"/>
        </w:rPr>
        <w:t xml:space="preserve">Help Desk: </w:t>
      </w: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f6publishing.com/helpdesk</w:t>
      </w:r>
    </w:p>
    <w:p w14:paraId="7FF8E0B7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eastAsia="TimesNewRomanPSMT" w:hAnsi="Book Antiqua" w:cs="Garamond"/>
          <w:color w:val="D56400"/>
          <w:sz w:val="28"/>
          <w:szCs w:val="28"/>
        </w:rPr>
        <w:t>https://www.wjgnet.com</w:t>
      </w:r>
    </w:p>
    <w:p w14:paraId="09D1B981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4DC6486E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4AD57123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796228FF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  <w:r>
        <w:rPr>
          <w:rFonts w:ascii="Book Antiqua" w:hAnsi="Book Antiqua"/>
          <w:noProof/>
        </w:rPr>
        <w:drawing>
          <wp:inline distT="0" distB="0" distL="0" distR="0" wp14:anchorId="12DCEE24" wp14:editId="40A89A2B">
            <wp:extent cx="1447800" cy="1440180"/>
            <wp:effectExtent l="0" t="0" r="0" b="7620"/>
            <wp:docPr id="6" name="图片 6" descr="C:\Users\18810513029\Desktop\二维码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C:\Users\18810513029\Desktop\二维码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440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CBC44F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3536E656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162F50B4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3037CC9A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67B10729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0D6C9A39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1A652685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35837D6E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106FB8E2" w14:textId="77777777" w:rsidR="001B2A39" w:rsidRDefault="001B2A39" w:rsidP="001B2A39">
      <w:pPr>
        <w:snapToGrid w:val="0"/>
        <w:ind w:leftChars="100" w:left="240"/>
        <w:jc w:val="center"/>
        <w:rPr>
          <w:rFonts w:ascii="Book Antiqua" w:hAnsi="Book Antiqua"/>
        </w:rPr>
      </w:pPr>
    </w:p>
    <w:p w14:paraId="29147A5D" w14:textId="77777777" w:rsidR="001B2A39" w:rsidRDefault="001B2A39" w:rsidP="001B2A39">
      <w:pPr>
        <w:snapToGrid w:val="0"/>
        <w:ind w:leftChars="100" w:left="240"/>
        <w:jc w:val="right"/>
        <w:rPr>
          <w:rFonts w:ascii="Book Antiqua" w:hAnsi="Book Antiqua"/>
          <w:color w:val="000000" w:themeColor="text1"/>
        </w:rPr>
      </w:pPr>
    </w:p>
    <w:p w14:paraId="11A70779" w14:textId="77777777" w:rsidR="001B2A39" w:rsidRDefault="001B2A39" w:rsidP="001B2A39">
      <w:pPr>
        <w:snapToGrid w:val="0"/>
        <w:jc w:val="center"/>
        <w:rPr>
          <w:rFonts w:ascii="Book Antiqua" w:hAnsi="Book Antiqua"/>
          <w:shd w:val="clear" w:color="auto" w:fill="FFFFFF"/>
        </w:rPr>
      </w:pPr>
      <w:r>
        <w:rPr>
          <w:rFonts w:ascii="Book Antiqua" w:eastAsia="BookAntiqua-Bold" w:hAnsi="Book Antiqua" w:cs="BookAntiqua-Bold"/>
          <w:b/>
          <w:bCs/>
          <w:color w:val="000000" w:themeColor="text1"/>
        </w:rPr>
        <w:t>© 202</w:t>
      </w:r>
      <w:r>
        <w:rPr>
          <w:rFonts w:ascii="Book Antiqua" w:hAnsi="Book Antiqua" w:cs="BookAntiqua-Bold"/>
          <w:b/>
          <w:bCs/>
          <w:color w:val="000000" w:themeColor="text1"/>
        </w:rPr>
        <w:t>3</w:t>
      </w:r>
      <w:r>
        <w:rPr>
          <w:rFonts w:ascii="Book Antiqua" w:eastAsia="BookAntiqua-Bold" w:hAnsi="Book Antiqua" w:cs="BookAntiqua-Bold"/>
          <w:b/>
          <w:bCs/>
          <w:color w:val="000000" w:themeColor="text1"/>
        </w:rPr>
        <w:t xml:space="preserve"> Baishideng Publishing Group Inc. All rights reserved.</w:t>
      </w:r>
    </w:p>
    <w:p w14:paraId="4FD65D96" w14:textId="77777777" w:rsidR="001B2A39" w:rsidRDefault="001B2A39" w:rsidP="001B2A39">
      <w:pPr>
        <w:rPr>
          <w:rFonts w:ascii="Book Antiqua" w:hAnsi="Book Antiqua" w:cs="Book Antiqua"/>
          <w:b/>
          <w:bCs/>
          <w:color w:val="000000"/>
        </w:rPr>
      </w:pPr>
    </w:p>
    <w:p w14:paraId="55530162" w14:textId="77777777" w:rsidR="00FE0C87" w:rsidRPr="004E497F" w:rsidRDefault="00FE0C87" w:rsidP="00346CE5">
      <w:pPr>
        <w:adjustRightInd w:val="0"/>
        <w:snapToGrid w:val="0"/>
        <w:spacing w:line="360" w:lineRule="auto"/>
        <w:jc w:val="both"/>
        <w:rPr>
          <w:rFonts w:ascii="Book Antiqua" w:eastAsia="宋体" w:hAnsi="Book Antiqua" w:cstheme="majorBidi"/>
          <w:b/>
          <w:bCs/>
          <w:iCs/>
        </w:rPr>
      </w:pPr>
    </w:p>
    <w:sectPr w:rsidR="00FE0C87" w:rsidRPr="004E497F" w:rsidSect="00AE15C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B309AB" w14:textId="77777777" w:rsidR="00393B2B" w:rsidRDefault="00393B2B" w:rsidP="002A4D3F">
      <w:r>
        <w:separator/>
      </w:r>
    </w:p>
  </w:endnote>
  <w:endnote w:type="continuationSeparator" w:id="0">
    <w:p w14:paraId="34A03AF0" w14:textId="77777777" w:rsidR="00393B2B" w:rsidRDefault="00393B2B" w:rsidP="002A4D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2" w:usb2="00000016" w:usb3="00000000" w:csb0="0004001F" w:csb1="00000000"/>
  </w:font>
  <w:font w:name="TimesNewRomanPSMT">
    <w:altName w:val="Hei"/>
    <w:panose1 w:val="020B0604020202020204"/>
    <w:charset w:val="86"/>
    <w:family w:val="auto"/>
    <w:pitch w:val="default"/>
    <w:sig w:usb0="00000000" w:usb1="00000000" w:usb2="00000010" w:usb3="00000000" w:csb0="00060002" w:csb1="00000000"/>
  </w:font>
  <w:font w:name="Garamond-Bold">
    <w:altName w:val="等线"/>
    <w:panose1 w:val="020B0604020202020204"/>
    <w:charset w:val="00"/>
    <w:family w:val="auto"/>
    <w:pitch w:val="default"/>
    <w:sig w:usb0="00000000" w:usb1="00000000" w:usb2="00000010" w:usb3="00000000" w:csb0="0004009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BookAntiqua-Bold">
    <w:altName w:val="Calibri"/>
    <w:panose1 w:val="020B0604020202020204"/>
    <w:charset w:val="00"/>
    <w:family w:val="swiss"/>
    <w:pitch w:val="default"/>
    <w:sig w:usb0="00000000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Book Antiqua" w:hAnsi="Book Antiqua"/>
        <w:sz w:val="24"/>
        <w:szCs w:val="24"/>
      </w:rPr>
      <w:id w:val="972485102"/>
      <w:docPartObj>
        <w:docPartGallery w:val="Page Numbers (Bottom of Page)"/>
        <w:docPartUnique/>
      </w:docPartObj>
    </w:sdtPr>
    <w:sdtContent>
      <w:sdt>
        <w:sdtPr>
          <w:rPr>
            <w:rFonts w:ascii="Book Antiqua" w:hAnsi="Book Antiqua"/>
            <w:sz w:val="24"/>
            <w:szCs w:val="24"/>
          </w:rPr>
          <w:id w:val="-1769616900"/>
          <w:docPartObj>
            <w:docPartGallery w:val="Page Numbers (Top of Page)"/>
            <w:docPartUnique/>
          </w:docPartObj>
        </w:sdtPr>
        <w:sdtContent>
          <w:p w14:paraId="6348DD9D" w14:textId="14FC9FF2" w:rsidR="005C3F05" w:rsidRPr="002A4D3F" w:rsidRDefault="005C3F05">
            <w:pPr>
              <w:pStyle w:val="a6"/>
              <w:jc w:val="right"/>
              <w:rPr>
                <w:rFonts w:ascii="Book Antiqua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instrText>PAGE</w:instrTex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8C2E34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1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4D3F">
              <w:rPr>
                <w:rFonts w:ascii="Book Antiqua" w:hAnsi="Book Antiqua"/>
                <w:sz w:val="24"/>
                <w:szCs w:val="24"/>
                <w:lang w:val="zh-CN" w:eastAsia="zh-CN"/>
              </w:rPr>
              <w:t>/</w:t>
            </w:r>
            <w:r>
              <w:rPr>
                <w:rFonts w:ascii="Book Antiqua" w:hAnsi="Book Antiqua"/>
                <w:sz w:val="24"/>
                <w:szCs w:val="24"/>
                <w:lang w:val="zh-CN" w:eastAsia="zh-CN"/>
              </w:rPr>
              <w:t xml:space="preserve"> 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begin"/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instrText>NUMPAGES</w:instrTex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separate"/>
            </w:r>
            <w:r w:rsidR="008C2E34">
              <w:rPr>
                <w:rFonts w:ascii="Book Antiqua" w:hAnsi="Book Antiqua"/>
                <w:b/>
                <w:bCs/>
                <w:noProof/>
                <w:sz w:val="24"/>
                <w:szCs w:val="24"/>
              </w:rPr>
              <w:t>51</w:t>
            </w:r>
            <w:r w:rsidRPr="002A4D3F">
              <w:rPr>
                <w:rFonts w:ascii="Book Antiqua" w:hAnsi="Book Antiqua"/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F6C500" w14:textId="77777777" w:rsidR="00393B2B" w:rsidRDefault="00393B2B" w:rsidP="002A4D3F">
      <w:r>
        <w:separator/>
      </w:r>
    </w:p>
  </w:footnote>
  <w:footnote w:type="continuationSeparator" w:id="0">
    <w:p w14:paraId="1609F34C" w14:textId="77777777" w:rsidR="00393B2B" w:rsidRDefault="00393B2B" w:rsidP="002A4D3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3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77B3E"/>
    <w:rsid w:val="00042F94"/>
    <w:rsid w:val="000500B5"/>
    <w:rsid w:val="00057C55"/>
    <w:rsid w:val="000F6F03"/>
    <w:rsid w:val="00101E88"/>
    <w:rsid w:val="001066AC"/>
    <w:rsid w:val="00114E5A"/>
    <w:rsid w:val="00122B6D"/>
    <w:rsid w:val="00133FBA"/>
    <w:rsid w:val="00135051"/>
    <w:rsid w:val="00155D7B"/>
    <w:rsid w:val="00162D38"/>
    <w:rsid w:val="001B06FC"/>
    <w:rsid w:val="001B2A39"/>
    <w:rsid w:val="001B419C"/>
    <w:rsid w:val="001B643C"/>
    <w:rsid w:val="001D38DC"/>
    <w:rsid w:val="001E012D"/>
    <w:rsid w:val="001F59F6"/>
    <w:rsid w:val="00247CB7"/>
    <w:rsid w:val="00247ED8"/>
    <w:rsid w:val="00280E54"/>
    <w:rsid w:val="0029565D"/>
    <w:rsid w:val="002A0C53"/>
    <w:rsid w:val="002A21EE"/>
    <w:rsid w:val="002A4D3F"/>
    <w:rsid w:val="002B540C"/>
    <w:rsid w:val="002F25E4"/>
    <w:rsid w:val="002F2917"/>
    <w:rsid w:val="00303CEA"/>
    <w:rsid w:val="00304DB1"/>
    <w:rsid w:val="00310484"/>
    <w:rsid w:val="00314BF8"/>
    <w:rsid w:val="00331633"/>
    <w:rsid w:val="00346CE5"/>
    <w:rsid w:val="00351D3F"/>
    <w:rsid w:val="00372F70"/>
    <w:rsid w:val="00376C87"/>
    <w:rsid w:val="003824E0"/>
    <w:rsid w:val="00382A40"/>
    <w:rsid w:val="00382B93"/>
    <w:rsid w:val="00393B2B"/>
    <w:rsid w:val="003A5B60"/>
    <w:rsid w:val="003C0B30"/>
    <w:rsid w:val="003E472B"/>
    <w:rsid w:val="003F4AAE"/>
    <w:rsid w:val="00432648"/>
    <w:rsid w:val="004331AE"/>
    <w:rsid w:val="00447FC4"/>
    <w:rsid w:val="004823E9"/>
    <w:rsid w:val="0048288D"/>
    <w:rsid w:val="004A1E5D"/>
    <w:rsid w:val="004D5532"/>
    <w:rsid w:val="004E497F"/>
    <w:rsid w:val="004F77CD"/>
    <w:rsid w:val="0050267C"/>
    <w:rsid w:val="005122F8"/>
    <w:rsid w:val="0051733A"/>
    <w:rsid w:val="00523150"/>
    <w:rsid w:val="00526AD6"/>
    <w:rsid w:val="00553CC8"/>
    <w:rsid w:val="005657FE"/>
    <w:rsid w:val="00572865"/>
    <w:rsid w:val="00575045"/>
    <w:rsid w:val="0059241A"/>
    <w:rsid w:val="00595DDD"/>
    <w:rsid w:val="005A6613"/>
    <w:rsid w:val="005B1A4F"/>
    <w:rsid w:val="005B3E04"/>
    <w:rsid w:val="005C3F05"/>
    <w:rsid w:val="005C7B13"/>
    <w:rsid w:val="005D0286"/>
    <w:rsid w:val="005D075B"/>
    <w:rsid w:val="005D1C76"/>
    <w:rsid w:val="006061DA"/>
    <w:rsid w:val="00633713"/>
    <w:rsid w:val="00645954"/>
    <w:rsid w:val="00665167"/>
    <w:rsid w:val="0069507F"/>
    <w:rsid w:val="006A62A1"/>
    <w:rsid w:val="006C4534"/>
    <w:rsid w:val="006E32E2"/>
    <w:rsid w:val="006F4539"/>
    <w:rsid w:val="00766DB1"/>
    <w:rsid w:val="00771DEA"/>
    <w:rsid w:val="00773AAD"/>
    <w:rsid w:val="0077576A"/>
    <w:rsid w:val="0079015A"/>
    <w:rsid w:val="007A0B88"/>
    <w:rsid w:val="007A587F"/>
    <w:rsid w:val="007B2751"/>
    <w:rsid w:val="007B6DFD"/>
    <w:rsid w:val="007F1E9C"/>
    <w:rsid w:val="007F2936"/>
    <w:rsid w:val="008040ED"/>
    <w:rsid w:val="00806569"/>
    <w:rsid w:val="0081268F"/>
    <w:rsid w:val="00822B26"/>
    <w:rsid w:val="008303F0"/>
    <w:rsid w:val="0083521E"/>
    <w:rsid w:val="00876D31"/>
    <w:rsid w:val="008A0E22"/>
    <w:rsid w:val="008A7606"/>
    <w:rsid w:val="008B2CF5"/>
    <w:rsid w:val="008C2E34"/>
    <w:rsid w:val="008D3607"/>
    <w:rsid w:val="00903FF2"/>
    <w:rsid w:val="00916613"/>
    <w:rsid w:val="0097095A"/>
    <w:rsid w:val="00983151"/>
    <w:rsid w:val="009B151F"/>
    <w:rsid w:val="009E32C5"/>
    <w:rsid w:val="009F1A26"/>
    <w:rsid w:val="00A10571"/>
    <w:rsid w:val="00A14625"/>
    <w:rsid w:val="00A27044"/>
    <w:rsid w:val="00A449E7"/>
    <w:rsid w:val="00A64624"/>
    <w:rsid w:val="00A71B29"/>
    <w:rsid w:val="00A77B3E"/>
    <w:rsid w:val="00A81333"/>
    <w:rsid w:val="00A81853"/>
    <w:rsid w:val="00A867DB"/>
    <w:rsid w:val="00AA1BB5"/>
    <w:rsid w:val="00AC65DC"/>
    <w:rsid w:val="00AE15CE"/>
    <w:rsid w:val="00B219D5"/>
    <w:rsid w:val="00B309FA"/>
    <w:rsid w:val="00B36B33"/>
    <w:rsid w:val="00B425B9"/>
    <w:rsid w:val="00B604FF"/>
    <w:rsid w:val="00B6341B"/>
    <w:rsid w:val="00B95F28"/>
    <w:rsid w:val="00BD0D1D"/>
    <w:rsid w:val="00C02454"/>
    <w:rsid w:val="00C12A08"/>
    <w:rsid w:val="00C1454A"/>
    <w:rsid w:val="00C26E8A"/>
    <w:rsid w:val="00C31CA0"/>
    <w:rsid w:val="00C575EE"/>
    <w:rsid w:val="00C80F05"/>
    <w:rsid w:val="00C83DE5"/>
    <w:rsid w:val="00C92B16"/>
    <w:rsid w:val="00CA2A55"/>
    <w:rsid w:val="00CE165D"/>
    <w:rsid w:val="00CF239F"/>
    <w:rsid w:val="00D0033A"/>
    <w:rsid w:val="00D0558C"/>
    <w:rsid w:val="00D10697"/>
    <w:rsid w:val="00D24C64"/>
    <w:rsid w:val="00D6567C"/>
    <w:rsid w:val="00D82BB2"/>
    <w:rsid w:val="00DA66CC"/>
    <w:rsid w:val="00DC4052"/>
    <w:rsid w:val="00DD0F52"/>
    <w:rsid w:val="00DE0B8A"/>
    <w:rsid w:val="00DF636C"/>
    <w:rsid w:val="00E0443A"/>
    <w:rsid w:val="00E13329"/>
    <w:rsid w:val="00E16E20"/>
    <w:rsid w:val="00E266B8"/>
    <w:rsid w:val="00E3078F"/>
    <w:rsid w:val="00E37B31"/>
    <w:rsid w:val="00E536A5"/>
    <w:rsid w:val="00E70245"/>
    <w:rsid w:val="00ED6B22"/>
    <w:rsid w:val="00EE5B6F"/>
    <w:rsid w:val="00F06CE2"/>
    <w:rsid w:val="00F24E8B"/>
    <w:rsid w:val="00F46AE0"/>
    <w:rsid w:val="00F65717"/>
    <w:rsid w:val="00F73BB2"/>
    <w:rsid w:val="00F75C06"/>
    <w:rsid w:val="00FA63C8"/>
    <w:rsid w:val="00FA7FA1"/>
    <w:rsid w:val="00FB0631"/>
    <w:rsid w:val="00FB4E3B"/>
    <w:rsid w:val="00FE0C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E0417B2"/>
  <w15:docId w15:val="{9765936D-C526-40C0-B57E-91C01F0F50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Pr>
      <w:sz w:val="24"/>
      <w:szCs w:val="24"/>
    </w:rPr>
  </w:style>
  <w:style w:type="paragraph" w:styleId="1">
    <w:name w:val="heading 1"/>
    <w:basedOn w:val="a"/>
    <w:next w:val="a"/>
    <w:link w:val="10"/>
    <w:qFormat/>
    <w:rsid w:val="00553CC8"/>
    <w:pPr>
      <w:keepNext/>
      <w:spacing w:before="240" w:after="60"/>
      <w:outlineLvl w:val="0"/>
    </w:pPr>
    <w:rPr>
      <w:rFonts w:ascii="Book Antiqua" w:eastAsia="Book Antiqua" w:hAnsi="Book Antiqua" w:cs="Book Antiqua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qFormat/>
    <w:rsid w:val="00553CC8"/>
    <w:pPr>
      <w:keepNext/>
      <w:spacing w:before="240" w:after="60"/>
      <w:outlineLvl w:val="1"/>
    </w:pPr>
    <w:rPr>
      <w:rFonts w:ascii="Book Antiqua" w:eastAsia="Book Antiqua" w:hAnsi="Book Antiqua" w:cs="Book Antiqua"/>
      <w:b/>
      <w:bCs/>
      <w:iCs/>
      <w:sz w:val="36"/>
      <w:szCs w:val="36"/>
    </w:rPr>
  </w:style>
  <w:style w:type="paragraph" w:styleId="3">
    <w:name w:val="heading 3"/>
    <w:basedOn w:val="a"/>
    <w:next w:val="a"/>
    <w:link w:val="30"/>
    <w:qFormat/>
    <w:rsid w:val="00553CC8"/>
    <w:pPr>
      <w:keepNext/>
      <w:spacing w:before="240" w:after="60"/>
      <w:outlineLvl w:val="2"/>
    </w:pPr>
    <w:rPr>
      <w:rFonts w:ascii="Book Antiqua" w:eastAsia="Book Antiqua" w:hAnsi="Book Antiqua" w:cs="Book Antiqua"/>
      <w:b/>
      <w:bCs/>
      <w:sz w:val="28"/>
      <w:szCs w:val="28"/>
    </w:rPr>
  </w:style>
  <w:style w:type="paragraph" w:styleId="4">
    <w:name w:val="heading 4"/>
    <w:basedOn w:val="a"/>
    <w:next w:val="a"/>
    <w:link w:val="40"/>
    <w:qFormat/>
    <w:rsid w:val="00553CC8"/>
    <w:pPr>
      <w:keepNext/>
      <w:spacing w:before="240" w:after="60"/>
      <w:outlineLvl w:val="3"/>
    </w:pPr>
    <w:rPr>
      <w:rFonts w:ascii="Book Antiqua" w:eastAsia="Book Antiqua" w:hAnsi="Book Antiqua" w:cs="Book Antiqua"/>
      <w:b/>
      <w:bCs/>
    </w:rPr>
  </w:style>
  <w:style w:type="paragraph" w:styleId="5">
    <w:name w:val="heading 5"/>
    <w:basedOn w:val="a"/>
    <w:next w:val="a"/>
    <w:link w:val="50"/>
    <w:qFormat/>
    <w:rsid w:val="00553CC8"/>
    <w:pPr>
      <w:spacing w:before="240" w:after="60"/>
      <w:outlineLvl w:val="4"/>
    </w:pPr>
    <w:rPr>
      <w:rFonts w:ascii="Book Antiqua" w:eastAsia="Book Antiqua" w:hAnsi="Book Antiqua" w:cs="Book Antiqua"/>
      <w:b/>
      <w:bCs/>
      <w:iCs/>
      <w:sz w:val="20"/>
      <w:szCs w:val="20"/>
    </w:rPr>
  </w:style>
  <w:style w:type="paragraph" w:styleId="6">
    <w:name w:val="heading 6"/>
    <w:basedOn w:val="a"/>
    <w:next w:val="a"/>
    <w:link w:val="60"/>
    <w:qFormat/>
    <w:rsid w:val="00553CC8"/>
    <w:pPr>
      <w:spacing w:before="240" w:after="60"/>
      <w:outlineLvl w:val="5"/>
    </w:pPr>
    <w:rPr>
      <w:rFonts w:ascii="Book Antiqua" w:eastAsia="Book Antiqua" w:hAnsi="Book Antiqua" w:cs="Book Antiqua"/>
      <w:b/>
      <w:bCs/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normaltextrun">
    <w:name w:val="normaltextrun"/>
    <w:basedOn w:val="a0"/>
  </w:style>
  <w:style w:type="character" w:customStyle="1" w:styleId="hgkelc">
    <w:name w:val="hgkelc"/>
    <w:basedOn w:val="a0"/>
  </w:style>
  <w:style w:type="table" w:styleId="21">
    <w:name w:val="Plain Table 2"/>
    <w:basedOn w:val="a1"/>
    <w:uiPriority w:val="42"/>
    <w:rsid w:val="00D0558C"/>
    <w:rPr>
      <w:rFonts w:asciiTheme="minorHAnsi" w:hAnsiTheme="minorHAnsi" w:cstheme="minorBidi"/>
      <w:sz w:val="22"/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3">
    <w:name w:val="line number"/>
    <w:basedOn w:val="a0"/>
    <w:semiHidden/>
    <w:unhideWhenUsed/>
    <w:rsid w:val="00D0558C"/>
  </w:style>
  <w:style w:type="paragraph" w:styleId="a4">
    <w:name w:val="header"/>
    <w:basedOn w:val="a"/>
    <w:link w:val="a5"/>
    <w:unhideWhenUsed/>
    <w:rsid w:val="002A4D3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rsid w:val="002A4D3F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2A4D3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2A4D3F"/>
    <w:rPr>
      <w:sz w:val="18"/>
      <w:szCs w:val="18"/>
    </w:rPr>
  </w:style>
  <w:style w:type="character" w:styleId="a8">
    <w:name w:val="annotation reference"/>
    <w:basedOn w:val="a0"/>
    <w:semiHidden/>
    <w:unhideWhenUsed/>
    <w:rsid w:val="00A81853"/>
    <w:rPr>
      <w:sz w:val="21"/>
      <w:szCs w:val="21"/>
    </w:rPr>
  </w:style>
  <w:style w:type="paragraph" w:styleId="a9">
    <w:name w:val="annotation text"/>
    <w:basedOn w:val="a"/>
    <w:link w:val="aa"/>
    <w:unhideWhenUsed/>
    <w:rsid w:val="00A81853"/>
  </w:style>
  <w:style w:type="character" w:customStyle="1" w:styleId="aa">
    <w:name w:val="批注文字 字符"/>
    <w:basedOn w:val="a0"/>
    <w:link w:val="a9"/>
    <w:rsid w:val="00A81853"/>
    <w:rPr>
      <w:sz w:val="24"/>
      <w:szCs w:val="24"/>
    </w:rPr>
  </w:style>
  <w:style w:type="paragraph" w:styleId="ab">
    <w:name w:val="annotation subject"/>
    <w:basedOn w:val="a9"/>
    <w:next w:val="a9"/>
    <w:link w:val="ac"/>
    <w:semiHidden/>
    <w:unhideWhenUsed/>
    <w:rsid w:val="00A81853"/>
    <w:rPr>
      <w:b/>
      <w:bCs/>
    </w:rPr>
  </w:style>
  <w:style w:type="character" w:customStyle="1" w:styleId="ac">
    <w:name w:val="批注主题 字符"/>
    <w:basedOn w:val="aa"/>
    <w:link w:val="ab"/>
    <w:semiHidden/>
    <w:rsid w:val="00A81853"/>
    <w:rPr>
      <w:b/>
      <w:bCs/>
      <w:sz w:val="24"/>
      <w:szCs w:val="24"/>
    </w:rPr>
  </w:style>
  <w:style w:type="character" w:customStyle="1" w:styleId="10">
    <w:name w:val="标题 1 字符"/>
    <w:basedOn w:val="a0"/>
    <w:link w:val="1"/>
    <w:rsid w:val="00553CC8"/>
    <w:rPr>
      <w:rFonts w:ascii="Book Antiqua" w:eastAsia="Book Antiqua" w:hAnsi="Book Antiqua" w:cs="Book Antiqua"/>
      <w:b/>
      <w:bCs/>
      <w:kern w:val="36"/>
      <w:sz w:val="48"/>
      <w:szCs w:val="48"/>
    </w:rPr>
  </w:style>
  <w:style w:type="character" w:customStyle="1" w:styleId="20">
    <w:name w:val="标题 2 字符"/>
    <w:basedOn w:val="a0"/>
    <w:link w:val="2"/>
    <w:rsid w:val="00553CC8"/>
    <w:rPr>
      <w:rFonts w:ascii="Book Antiqua" w:eastAsia="Book Antiqua" w:hAnsi="Book Antiqua" w:cs="Book Antiqua"/>
      <w:b/>
      <w:bCs/>
      <w:iCs/>
      <w:sz w:val="36"/>
      <w:szCs w:val="36"/>
    </w:rPr>
  </w:style>
  <w:style w:type="character" w:customStyle="1" w:styleId="30">
    <w:name w:val="标题 3 字符"/>
    <w:basedOn w:val="a0"/>
    <w:link w:val="3"/>
    <w:rsid w:val="00553CC8"/>
    <w:rPr>
      <w:rFonts w:ascii="Book Antiqua" w:eastAsia="Book Antiqua" w:hAnsi="Book Antiqua" w:cs="Book Antiqua"/>
      <w:b/>
      <w:bCs/>
      <w:sz w:val="28"/>
      <w:szCs w:val="28"/>
    </w:rPr>
  </w:style>
  <w:style w:type="character" w:customStyle="1" w:styleId="40">
    <w:name w:val="标题 4 字符"/>
    <w:basedOn w:val="a0"/>
    <w:link w:val="4"/>
    <w:rsid w:val="00553CC8"/>
    <w:rPr>
      <w:rFonts w:ascii="Book Antiqua" w:eastAsia="Book Antiqua" w:hAnsi="Book Antiqua" w:cs="Book Antiqua"/>
      <w:b/>
      <w:bCs/>
      <w:sz w:val="24"/>
      <w:szCs w:val="24"/>
    </w:rPr>
  </w:style>
  <w:style w:type="character" w:customStyle="1" w:styleId="50">
    <w:name w:val="标题 5 字符"/>
    <w:basedOn w:val="a0"/>
    <w:link w:val="5"/>
    <w:rsid w:val="00553CC8"/>
    <w:rPr>
      <w:rFonts w:ascii="Book Antiqua" w:eastAsia="Book Antiqua" w:hAnsi="Book Antiqua" w:cs="Book Antiqua"/>
      <w:b/>
      <w:bCs/>
      <w:iCs/>
    </w:rPr>
  </w:style>
  <w:style w:type="character" w:customStyle="1" w:styleId="60">
    <w:name w:val="标题 6 字符"/>
    <w:basedOn w:val="a0"/>
    <w:link w:val="6"/>
    <w:rsid w:val="00553CC8"/>
    <w:rPr>
      <w:rFonts w:ascii="Book Antiqua" w:eastAsia="Book Antiqua" w:hAnsi="Book Antiqua" w:cs="Book Antiqua"/>
      <w:b/>
      <w:bCs/>
      <w:sz w:val="16"/>
      <w:szCs w:val="16"/>
    </w:rPr>
  </w:style>
  <w:style w:type="paragraph" w:styleId="ad">
    <w:name w:val="Revision"/>
    <w:hidden/>
    <w:uiPriority w:val="99"/>
    <w:semiHidden/>
    <w:rsid w:val="00432648"/>
    <w:rPr>
      <w:sz w:val="24"/>
      <w:szCs w:val="24"/>
    </w:rPr>
  </w:style>
  <w:style w:type="paragraph" w:styleId="ae">
    <w:name w:val="Balloon Text"/>
    <w:basedOn w:val="a"/>
    <w:link w:val="af"/>
    <w:rsid w:val="00F46AE0"/>
    <w:rPr>
      <w:rFonts w:ascii="Segoe UI" w:hAnsi="Segoe UI" w:cs="Segoe UI"/>
      <w:sz w:val="18"/>
      <w:szCs w:val="18"/>
    </w:rPr>
  </w:style>
  <w:style w:type="character" w:customStyle="1" w:styleId="af">
    <w:name w:val="批注框文本 字符"/>
    <w:basedOn w:val="a0"/>
    <w:link w:val="ae"/>
    <w:rsid w:val="00F46AE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7757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436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818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826946">
                  <w:marLeft w:val="0"/>
                  <w:marRight w:val="0"/>
                  <w:marTop w:val="180"/>
                  <w:marBottom w:val="18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2661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0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863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274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70071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65655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4.png"/><Relationship Id="rId4" Type="http://schemas.openxmlformats.org/officeDocument/2006/relationships/footnotes" Target="footnot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5</TotalTime>
  <Pages>53</Pages>
  <Words>25824</Words>
  <Characters>147198</Characters>
  <Application>Microsoft Office Word</Application>
  <DocSecurity>0</DocSecurity>
  <Lines>1226</Lines>
  <Paragraphs>3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6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18955</cp:lastModifiedBy>
  <cp:revision>153</cp:revision>
  <dcterms:created xsi:type="dcterms:W3CDTF">2023-03-25T13:55:00Z</dcterms:created>
  <dcterms:modified xsi:type="dcterms:W3CDTF">2023-05-23T1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ac97ebc4ef7ca65031e9f158f2318dddb28846fe66315e012b988ee1d6be38f</vt:lpwstr>
  </property>
</Properties>
</file>